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054D82" w14:textId="77777777" w:rsidR="00815ECB" w:rsidRDefault="00815ECB" w:rsidP="00815ECB">
      <w:pPr>
        <w:jc w:val="center"/>
        <w:rPr>
          <w:b/>
        </w:rPr>
      </w:pPr>
      <w:r>
        <w:rPr>
          <w:b/>
        </w:rPr>
        <w:t>Treatment burden, haemostatic strategies and real world inhibitor screening practice in Non-Severe Haemophilia A</w:t>
      </w:r>
    </w:p>
    <w:p w14:paraId="077B41C8" w14:textId="77777777" w:rsidR="00815ECB" w:rsidRDefault="00815ECB" w:rsidP="00815ECB">
      <w:pPr>
        <w:jc w:val="center"/>
        <w:rPr>
          <w:b/>
        </w:rPr>
      </w:pPr>
    </w:p>
    <w:p w14:paraId="1E97490F" w14:textId="77777777" w:rsidR="00815ECB" w:rsidRDefault="00815ECB" w:rsidP="00815ECB">
      <w:pPr>
        <w:jc w:val="center"/>
      </w:pPr>
      <w:r>
        <w:rPr>
          <w:b/>
        </w:rPr>
        <w:t>Authors:</w:t>
      </w:r>
      <w:r>
        <w:t xml:space="preserve"> Paul Batty </w:t>
      </w:r>
      <w:r>
        <w:rPr>
          <w:vertAlign w:val="superscript"/>
        </w:rPr>
        <w:t>1</w:t>
      </w:r>
      <w:r>
        <w:t xml:space="preserve">, Steve K. Austin </w:t>
      </w:r>
      <w:r>
        <w:rPr>
          <w:vertAlign w:val="superscript"/>
        </w:rPr>
        <w:t>2</w:t>
      </w:r>
      <w:proofErr w:type="gramStart"/>
      <w:r>
        <w:rPr>
          <w:vertAlign w:val="superscript"/>
        </w:rPr>
        <w:t>,3</w:t>
      </w:r>
      <w:proofErr w:type="gramEnd"/>
      <w:r>
        <w:t xml:space="preserve">, Kate </w:t>
      </w:r>
      <w:proofErr w:type="spellStart"/>
      <w:r>
        <w:t>Khair</w:t>
      </w:r>
      <w:proofErr w:type="spellEnd"/>
      <w:r>
        <w:t xml:space="preserve"> </w:t>
      </w:r>
      <w:r>
        <w:rPr>
          <w:vertAlign w:val="superscript"/>
        </w:rPr>
        <w:t>4</w:t>
      </w:r>
      <w:r>
        <w:t xml:space="preserve">, Carolyn M. Millar </w:t>
      </w:r>
      <w:r>
        <w:rPr>
          <w:vertAlign w:val="superscript"/>
        </w:rPr>
        <w:t>5</w:t>
      </w:r>
      <w:r>
        <w:t xml:space="preserve">, Ben Palmer </w:t>
      </w:r>
      <w:r>
        <w:rPr>
          <w:vertAlign w:val="superscript"/>
        </w:rPr>
        <w:t>6</w:t>
      </w:r>
      <w:r>
        <w:t xml:space="preserve">, Savita </w:t>
      </w:r>
      <w:proofErr w:type="spellStart"/>
      <w:r>
        <w:t>Rangarajan</w:t>
      </w:r>
      <w:proofErr w:type="spellEnd"/>
      <w:r>
        <w:t xml:space="preserve"> </w:t>
      </w:r>
      <w:r>
        <w:rPr>
          <w:vertAlign w:val="superscript"/>
        </w:rPr>
        <w:t>3</w:t>
      </w:r>
      <w:r>
        <w:t xml:space="preserve">, Jan-Phillip </w:t>
      </w:r>
      <w:proofErr w:type="spellStart"/>
      <w:r>
        <w:t>Stümpel</w:t>
      </w:r>
      <w:proofErr w:type="spellEnd"/>
      <w:r>
        <w:t xml:space="preserve"> </w:t>
      </w:r>
      <w:r>
        <w:rPr>
          <w:vertAlign w:val="superscript"/>
        </w:rPr>
        <w:t>1</w:t>
      </w:r>
      <w:r>
        <w:t xml:space="preserve">, </w:t>
      </w:r>
      <w:proofErr w:type="spellStart"/>
      <w:r>
        <w:t>Murugaiyan</w:t>
      </w:r>
      <w:proofErr w:type="spellEnd"/>
      <w:r>
        <w:t xml:space="preserve"> </w:t>
      </w:r>
      <w:proofErr w:type="spellStart"/>
      <w:r>
        <w:t>Thanigaikumar</w:t>
      </w:r>
      <w:proofErr w:type="spellEnd"/>
      <w:r>
        <w:t xml:space="preserve"> </w:t>
      </w:r>
      <w:r>
        <w:rPr>
          <w:vertAlign w:val="superscript"/>
        </w:rPr>
        <w:t>7</w:t>
      </w:r>
      <w:r>
        <w:t xml:space="preserve">, Thynn </w:t>
      </w:r>
      <w:proofErr w:type="spellStart"/>
      <w:r>
        <w:t>Thynn</w:t>
      </w:r>
      <w:proofErr w:type="spellEnd"/>
      <w:r>
        <w:t xml:space="preserve"> Yee </w:t>
      </w:r>
      <w:r>
        <w:rPr>
          <w:vertAlign w:val="superscript"/>
        </w:rPr>
        <w:t>8</w:t>
      </w:r>
      <w:r>
        <w:t xml:space="preserve">, Daniel P. Hart </w:t>
      </w:r>
      <w:r>
        <w:rPr>
          <w:vertAlign w:val="superscript"/>
        </w:rPr>
        <w:t>1</w:t>
      </w:r>
    </w:p>
    <w:p w14:paraId="2CDA8F27" w14:textId="77777777" w:rsidR="00815ECB" w:rsidRDefault="00815ECB" w:rsidP="00815ECB">
      <w:pPr>
        <w:spacing w:line="240" w:lineRule="auto"/>
        <w:jc w:val="center"/>
        <w:rPr>
          <w:b/>
        </w:rPr>
      </w:pPr>
    </w:p>
    <w:p w14:paraId="57B2A8AD" w14:textId="77777777" w:rsidR="00815ECB" w:rsidRDefault="00815ECB" w:rsidP="00815ECB">
      <w:pPr>
        <w:spacing w:line="240" w:lineRule="auto"/>
        <w:jc w:val="center"/>
      </w:pPr>
      <w:r>
        <w:rPr>
          <w:b/>
        </w:rPr>
        <w:t xml:space="preserve">Institution Addresses: </w:t>
      </w:r>
      <w:r>
        <w:rPr>
          <w:vertAlign w:val="superscript"/>
        </w:rPr>
        <w:t xml:space="preserve">1 </w:t>
      </w:r>
      <w:r>
        <w:t xml:space="preserve">The Royal London Hospital Haemophilia Centre, Barts and The London School of Medicine and Dentistry, QMUL, London, UK; </w:t>
      </w:r>
      <w:r>
        <w:rPr>
          <w:vertAlign w:val="superscript"/>
        </w:rPr>
        <w:t xml:space="preserve">2 </w:t>
      </w:r>
      <w:r>
        <w:t xml:space="preserve">St George’s Healthcare NHS Trust Haemophilia Centre, London, UK; </w:t>
      </w:r>
      <w:r>
        <w:rPr>
          <w:vertAlign w:val="superscript"/>
        </w:rPr>
        <w:t xml:space="preserve">3 </w:t>
      </w:r>
      <w:r>
        <w:t xml:space="preserve">The Centre for Haemostasis and Thrombosis, St Thomas’ Hospital, London, UK; </w:t>
      </w:r>
      <w:r>
        <w:rPr>
          <w:vertAlign w:val="superscript"/>
        </w:rPr>
        <w:t xml:space="preserve">4 </w:t>
      </w:r>
      <w:r>
        <w:t xml:space="preserve">Great Ormond Street Haemophilia Centre, London, UK; </w:t>
      </w:r>
      <w:r>
        <w:rPr>
          <w:vertAlign w:val="superscript"/>
        </w:rPr>
        <w:t xml:space="preserve">5 </w:t>
      </w:r>
      <w:r>
        <w:t xml:space="preserve">Hammersmith Hospital Haemophilia Centre, London, UK; </w:t>
      </w:r>
      <w:r>
        <w:rPr>
          <w:vertAlign w:val="superscript"/>
        </w:rPr>
        <w:t xml:space="preserve">6 </w:t>
      </w:r>
      <w:r>
        <w:t xml:space="preserve">The United Kingdom National Haemophilia Database, Manchester, UK; </w:t>
      </w:r>
      <w:r>
        <w:rPr>
          <w:vertAlign w:val="superscript"/>
        </w:rPr>
        <w:t xml:space="preserve">7 </w:t>
      </w:r>
      <w:r>
        <w:t xml:space="preserve">Lewisham Hospital Haemophilia Centre, London, UK; </w:t>
      </w:r>
      <w:r>
        <w:rPr>
          <w:vertAlign w:val="superscript"/>
        </w:rPr>
        <w:t xml:space="preserve">8 </w:t>
      </w:r>
      <w:r>
        <w:t xml:space="preserve">Katharine </w:t>
      </w:r>
      <w:proofErr w:type="spellStart"/>
      <w:r>
        <w:t>Dormandy</w:t>
      </w:r>
      <w:proofErr w:type="spellEnd"/>
      <w:r>
        <w:t xml:space="preserve"> Haemophilia and Thrombosis Centre, Royal Free Hospital, London, UK</w:t>
      </w:r>
    </w:p>
    <w:p w14:paraId="7BFDE90F" w14:textId="77777777" w:rsidR="00815ECB" w:rsidRDefault="00815ECB" w:rsidP="00815ECB">
      <w:pPr>
        <w:spacing w:line="240" w:lineRule="auto"/>
        <w:jc w:val="center"/>
      </w:pPr>
    </w:p>
    <w:p w14:paraId="56E2DA16" w14:textId="77777777" w:rsidR="00815ECB" w:rsidRDefault="00815ECB" w:rsidP="00815ECB">
      <w:pPr>
        <w:spacing w:line="240" w:lineRule="auto"/>
        <w:jc w:val="center"/>
      </w:pPr>
      <w:r>
        <w:rPr>
          <w:b/>
        </w:rPr>
        <w:t xml:space="preserve">Corresponding Author: </w:t>
      </w:r>
      <w:r>
        <w:t xml:space="preserve">Dr Dan Hart, </w:t>
      </w:r>
      <w:proofErr w:type="gramStart"/>
      <w:r>
        <w:t>The</w:t>
      </w:r>
      <w:proofErr w:type="gramEnd"/>
      <w:r>
        <w:t xml:space="preserve"> Royal London Haemophilia Centre, Haematology Day Unit, The Royal London Hospital, Whitechapel, London, E1 1BB</w:t>
      </w:r>
    </w:p>
    <w:p w14:paraId="57D55EB9" w14:textId="77777777" w:rsidR="00815ECB" w:rsidRDefault="00815ECB" w:rsidP="00815ECB">
      <w:pPr>
        <w:spacing w:line="240" w:lineRule="auto"/>
        <w:jc w:val="center"/>
      </w:pPr>
      <w:r>
        <w:rPr>
          <w:b/>
        </w:rPr>
        <w:t>Telephone:</w:t>
      </w:r>
      <w:r>
        <w:t xml:space="preserve"> 0203 594 1869</w:t>
      </w:r>
    </w:p>
    <w:p w14:paraId="2F9FCC27" w14:textId="77777777" w:rsidR="00815ECB" w:rsidRDefault="00815ECB" w:rsidP="00815ECB">
      <w:pPr>
        <w:spacing w:line="240" w:lineRule="auto"/>
        <w:jc w:val="center"/>
      </w:pPr>
      <w:r>
        <w:rPr>
          <w:b/>
        </w:rPr>
        <w:t>Fax:</w:t>
      </w:r>
      <w:r>
        <w:t xml:space="preserve"> 0203 594 1859</w:t>
      </w:r>
    </w:p>
    <w:p w14:paraId="2067D20E" w14:textId="77777777" w:rsidR="00815ECB" w:rsidRDefault="00815ECB" w:rsidP="00815ECB">
      <w:pPr>
        <w:spacing w:line="240" w:lineRule="auto"/>
      </w:pPr>
    </w:p>
    <w:p w14:paraId="49F22D6A" w14:textId="77777777" w:rsidR="00815ECB" w:rsidRDefault="00815ECB" w:rsidP="00815ECB">
      <w:pPr>
        <w:spacing w:line="240" w:lineRule="auto"/>
        <w:jc w:val="center"/>
      </w:pPr>
      <w:r>
        <w:rPr>
          <w:b/>
        </w:rPr>
        <w:t>Email:</w:t>
      </w:r>
      <w:r>
        <w:t xml:space="preserve"> d.hart@qmul.ac.uk</w:t>
      </w:r>
    </w:p>
    <w:p w14:paraId="6AC51C8A" w14:textId="6CED2C6A" w:rsidR="00815ECB" w:rsidRDefault="00815ECB" w:rsidP="00815ECB">
      <w:pPr>
        <w:spacing w:line="240" w:lineRule="auto"/>
        <w:jc w:val="center"/>
        <w:rPr>
          <w:b/>
        </w:rPr>
      </w:pPr>
      <w:r>
        <w:rPr>
          <w:b/>
        </w:rPr>
        <w:t>Word Count (Body of Text): 4,</w:t>
      </w:r>
      <w:r w:rsidR="005B491B">
        <w:rPr>
          <w:b/>
        </w:rPr>
        <w:t>2</w:t>
      </w:r>
      <w:r w:rsidR="000A41D8">
        <w:rPr>
          <w:b/>
        </w:rPr>
        <w:t>8</w:t>
      </w:r>
      <w:r w:rsidR="005B491B">
        <w:rPr>
          <w:b/>
        </w:rPr>
        <w:t>9</w:t>
      </w:r>
      <w:r w:rsidR="00DB442C">
        <w:rPr>
          <w:b/>
        </w:rPr>
        <w:t xml:space="preserve"> </w:t>
      </w:r>
      <w:r>
        <w:rPr>
          <w:b/>
        </w:rPr>
        <w:t xml:space="preserve">words </w:t>
      </w:r>
    </w:p>
    <w:p w14:paraId="26E4BC97" w14:textId="77777777" w:rsidR="00815ECB" w:rsidRDefault="00815ECB" w:rsidP="00815ECB">
      <w:pPr>
        <w:spacing w:line="240" w:lineRule="auto"/>
        <w:jc w:val="center"/>
        <w:rPr>
          <w:b/>
        </w:rPr>
      </w:pPr>
      <w:r>
        <w:rPr>
          <w:b/>
        </w:rPr>
        <w:t xml:space="preserve">Word Count (Summary): 199 words </w:t>
      </w:r>
    </w:p>
    <w:p w14:paraId="3023BA68" w14:textId="77777777" w:rsidR="00815ECB" w:rsidRDefault="00815ECB" w:rsidP="00815ECB">
      <w:pPr>
        <w:spacing w:line="240" w:lineRule="auto"/>
        <w:jc w:val="center"/>
      </w:pPr>
    </w:p>
    <w:p w14:paraId="65B3018B" w14:textId="77777777" w:rsidR="00815ECB" w:rsidRDefault="00815ECB" w:rsidP="00815ECB">
      <w:pPr>
        <w:spacing w:line="240" w:lineRule="auto"/>
      </w:pPr>
    </w:p>
    <w:p w14:paraId="1F4F2291" w14:textId="77777777" w:rsidR="00815ECB" w:rsidRDefault="00815ECB" w:rsidP="00815ECB">
      <w:pPr>
        <w:spacing w:line="240" w:lineRule="auto"/>
        <w:jc w:val="center"/>
      </w:pPr>
      <w:r>
        <w:rPr>
          <w:b/>
        </w:rPr>
        <w:t xml:space="preserve">Running Short Title: </w:t>
      </w:r>
      <w:r>
        <w:t xml:space="preserve">Non-Severe Haemophilia A Inhibitor Screening </w:t>
      </w:r>
    </w:p>
    <w:p w14:paraId="39EDCBD3" w14:textId="77777777" w:rsidR="00815ECB" w:rsidRDefault="00815ECB" w:rsidP="00815ECB">
      <w:pPr>
        <w:spacing w:line="240" w:lineRule="auto"/>
        <w:jc w:val="center"/>
        <w:rPr>
          <w:b/>
        </w:rPr>
      </w:pPr>
    </w:p>
    <w:p w14:paraId="72B12B80" w14:textId="77777777" w:rsidR="00815ECB" w:rsidRDefault="00815ECB" w:rsidP="00815ECB">
      <w:pPr>
        <w:spacing w:line="480" w:lineRule="auto"/>
        <w:jc w:val="center"/>
        <w:rPr>
          <w:b/>
        </w:rPr>
      </w:pPr>
      <w:r>
        <w:rPr>
          <w:b/>
        </w:rPr>
        <w:t xml:space="preserve">Keywords: </w:t>
      </w:r>
      <w:r>
        <w:t>Haemophilia, Non-Severe, Inhibitor, Screening, Audit</w:t>
      </w:r>
      <w:r>
        <w:rPr>
          <w:b/>
        </w:rPr>
        <w:t xml:space="preserve"> </w:t>
      </w:r>
    </w:p>
    <w:p w14:paraId="11DEC324" w14:textId="77777777" w:rsidR="00815ECB" w:rsidRDefault="00815ECB" w:rsidP="00815ECB"/>
    <w:p w14:paraId="29F0F673" w14:textId="77777777" w:rsidR="00815ECB" w:rsidRDefault="00815ECB" w:rsidP="007D3015">
      <w:pPr>
        <w:spacing w:line="480" w:lineRule="auto"/>
        <w:jc w:val="both"/>
        <w:rPr>
          <w:b/>
        </w:rPr>
      </w:pPr>
    </w:p>
    <w:p w14:paraId="1C2B605D" w14:textId="77777777" w:rsidR="00815ECB" w:rsidRDefault="00815ECB" w:rsidP="007D3015">
      <w:pPr>
        <w:spacing w:line="480" w:lineRule="auto"/>
        <w:jc w:val="both"/>
        <w:rPr>
          <w:b/>
        </w:rPr>
      </w:pPr>
    </w:p>
    <w:p w14:paraId="471C874F" w14:textId="77777777" w:rsidR="00856958" w:rsidRDefault="00856958" w:rsidP="00856958">
      <w:pPr>
        <w:spacing w:line="480" w:lineRule="auto"/>
        <w:jc w:val="both"/>
        <w:rPr>
          <w:b/>
        </w:rPr>
      </w:pPr>
      <w:r>
        <w:rPr>
          <w:b/>
        </w:rPr>
        <w:lastRenderedPageBreak/>
        <w:t>Summary</w:t>
      </w:r>
    </w:p>
    <w:p w14:paraId="2C7FAC08" w14:textId="77777777" w:rsidR="00856958" w:rsidRDefault="00856958" w:rsidP="00856958">
      <w:pPr>
        <w:spacing w:line="480" w:lineRule="auto"/>
        <w:jc w:val="both"/>
      </w:pPr>
      <w:r>
        <w:t xml:space="preserve">Inhibitor formation in non-severe haemophilia A is a life-long risk and associated with morbidity and mortality. There is a paucity of data to understand real-world inhibitor screening practice. We evaluated the treatment burden, haemostatic strategies, </w:t>
      </w:r>
      <w:r w:rsidRPr="006B1CA9">
        <w:rPr>
          <w:i/>
        </w:rPr>
        <w:t xml:space="preserve">F8 </w:t>
      </w:r>
      <w:r>
        <w:t xml:space="preserve">genotyping and inhibitor screening practices in non-severe haemophilia </w:t>
      </w:r>
      <w:proofErr w:type="gramStart"/>
      <w:r>
        <w:t>A</w:t>
      </w:r>
      <w:proofErr w:type="gramEnd"/>
      <w:r>
        <w:t xml:space="preserve"> in seven London haemophilia centres. </w:t>
      </w:r>
    </w:p>
    <w:p w14:paraId="38F76993" w14:textId="77777777" w:rsidR="00856958" w:rsidRDefault="00856958" w:rsidP="00856958">
      <w:pPr>
        <w:spacing w:line="480" w:lineRule="auto"/>
        <w:jc w:val="both"/>
      </w:pPr>
      <w:r>
        <w:t xml:space="preserve">In the two-year study period, 44% (377/853) patients received at least one haemostatic treatment. 79% of those treated (296/377) received Factor VIII (FVIII) concentrate. </w:t>
      </w:r>
      <w:r w:rsidRPr="006B1CA9">
        <w:rPr>
          <w:i/>
        </w:rPr>
        <w:t>F8</w:t>
      </w:r>
      <w:r>
        <w:t xml:space="preserve"> genotype was known in 88% (331/377) of individuals. Eighteen percent (58/331) had “high-risk” </w:t>
      </w:r>
      <w:r w:rsidRPr="006B1CA9">
        <w:rPr>
          <w:i/>
        </w:rPr>
        <w:t>F8</w:t>
      </w:r>
      <w:r>
        <w:t xml:space="preserve"> genotypes.   </w:t>
      </w:r>
    </w:p>
    <w:p w14:paraId="069A0EDD" w14:textId="77777777" w:rsidR="00856958" w:rsidRDefault="00856958" w:rsidP="00856958">
      <w:pPr>
        <w:spacing w:line="480" w:lineRule="auto"/>
        <w:jc w:val="both"/>
      </w:pPr>
      <w:r>
        <w:t xml:space="preserve">In patients with “standard-risk” </w:t>
      </w:r>
      <w:r w:rsidRPr="006B1CA9">
        <w:rPr>
          <w:i/>
        </w:rPr>
        <w:t>F8</w:t>
      </w:r>
      <w:r>
        <w:t xml:space="preserve"> genotypes treated on-demand with FVIII concentrate, 51.3% episodes (243/474) were screened within one year. However, poor screening compliance was observed after “high-risk” treatment episodes. In patients with “standard-risk” </w:t>
      </w:r>
      <w:r w:rsidRPr="00DD36EA">
        <w:rPr>
          <w:i/>
        </w:rPr>
        <w:t>F8</w:t>
      </w:r>
      <w:r>
        <w:t xml:space="preserve"> genotypes, 12.3% (28/227) of treatment episodes were screened in the subsequent 6 weeks after surgery or a bleed requiring ≥5ED. Similarly, in the context of “high-risk”</w:t>
      </w:r>
      <w:r>
        <w:rPr>
          <w:i/>
        </w:rPr>
        <w:t xml:space="preserve"> F8 </w:t>
      </w:r>
      <w:r>
        <w:t xml:space="preserve">genotypes after </w:t>
      </w:r>
      <w:r w:rsidRPr="00DD36EA">
        <w:t>any</w:t>
      </w:r>
      <w:r>
        <w:t xml:space="preserve"> FVIII exposure, only 13.6% (12/88) of episodes were screened within 6 weeks. </w:t>
      </w:r>
    </w:p>
    <w:p w14:paraId="5F38DB52" w14:textId="77777777" w:rsidR="00856958" w:rsidRPr="009E6ECB" w:rsidRDefault="00856958" w:rsidP="00856958">
      <w:pPr>
        <w:spacing w:line="480" w:lineRule="auto"/>
        <w:jc w:val="both"/>
        <w:rPr>
          <w:b/>
        </w:rPr>
      </w:pPr>
      <w:r>
        <w:t>Further study is required to assess optimal practice of inhibitor screening in non-severe haemophilia A to inform subsequent clinical decisions and provide more robust prevalence data to further understand the underlying immunological mechanism.</w:t>
      </w:r>
    </w:p>
    <w:p w14:paraId="2342CAFB" w14:textId="77777777" w:rsidR="00856958" w:rsidRDefault="00856958" w:rsidP="007D3015">
      <w:pPr>
        <w:spacing w:line="480" w:lineRule="auto"/>
        <w:jc w:val="both"/>
        <w:rPr>
          <w:b/>
        </w:rPr>
      </w:pPr>
    </w:p>
    <w:p w14:paraId="5471D221" w14:textId="77777777" w:rsidR="00856958" w:rsidRDefault="00856958" w:rsidP="007D3015">
      <w:pPr>
        <w:spacing w:line="480" w:lineRule="auto"/>
        <w:jc w:val="both"/>
        <w:rPr>
          <w:b/>
        </w:rPr>
      </w:pPr>
    </w:p>
    <w:p w14:paraId="2D9718C0" w14:textId="77777777" w:rsidR="00856958" w:rsidRDefault="00856958" w:rsidP="007D3015">
      <w:pPr>
        <w:spacing w:line="480" w:lineRule="auto"/>
        <w:jc w:val="both"/>
        <w:rPr>
          <w:b/>
        </w:rPr>
      </w:pPr>
    </w:p>
    <w:p w14:paraId="189D52A6" w14:textId="77777777" w:rsidR="007D3015" w:rsidRPr="00760590" w:rsidRDefault="007D3015" w:rsidP="007D3015">
      <w:pPr>
        <w:spacing w:line="480" w:lineRule="auto"/>
        <w:jc w:val="both"/>
        <w:rPr>
          <w:b/>
        </w:rPr>
      </w:pPr>
      <w:r w:rsidRPr="00760590">
        <w:rPr>
          <w:b/>
        </w:rPr>
        <w:lastRenderedPageBreak/>
        <w:t>Introduction</w:t>
      </w:r>
    </w:p>
    <w:p w14:paraId="66785610" w14:textId="30AC6C09" w:rsidR="007D3015" w:rsidRDefault="007D3015" w:rsidP="007D3015">
      <w:pPr>
        <w:spacing w:line="480" w:lineRule="auto"/>
        <w:jc w:val="both"/>
      </w:pPr>
      <w:r>
        <w:t xml:space="preserve">Haemophilia A is a bleeding disorder resulting from an inherited defect in the </w:t>
      </w:r>
      <w:r w:rsidRPr="00365732">
        <w:rPr>
          <w:i/>
        </w:rPr>
        <w:t>F8</w:t>
      </w:r>
      <w:r>
        <w:t xml:space="preserve"> gene. Severity of haemophilia A is defined by baseline FVIII coagulant activity (FVIII:C) being either severe (FVIII:C &lt;1IU/dL) or non-severe (FVIII:C 1-40 IU/dL) </w:t>
      </w:r>
      <w:r>
        <w:fldChar w:fldCharType="begin"/>
      </w:r>
      <w:r w:rsidR="008E50FB">
        <w:instrText xml:space="preserve"> ADDIN REFMGR.CITE &lt;Refman&gt;&lt;Cite&gt;&lt;Author&gt;Blanchette&lt;/Author&gt;&lt;Year&gt;2014&lt;/Year&gt;&lt;RecNum&gt;329&lt;/RecNum&gt;&lt;IDText&gt;Definitions in hemophilia: communication from the SSC of the ISTH&lt;/IDText&gt;&lt;MDL Ref_Type="Journal"&gt;&lt;Ref_Type&gt;Journal&lt;/Ref_Type&gt;&lt;Ref_ID&gt;329&lt;/Ref_ID&gt;&lt;Title_Primary&gt;Definitions in hemophilia: communication from the SSC of the ISTH&lt;/Title_Primary&gt;&lt;Authors_Primary&gt;Blanchette,V.S.&lt;/Authors_Primary&gt;&lt;Authors_Primary&gt;Key,N.S.&lt;/Authors_Primary&gt;&lt;Authors_Primary&gt;Ljung,L.R.&lt;/Authors_Primary&gt;&lt;Authors_Primary&gt;Manco-Johnson,M.J.&lt;/Authors_Primary&gt;&lt;Authors_Primary&gt;van den Berg,H.M.&lt;/Authors_Primary&gt;&lt;Authors_Primary&gt;Srivastava,A.&lt;/Authors_Primary&gt;&lt;Date_Primary&gt;2014/11&lt;/Date_Primary&gt;&lt;Keywords&gt;Canada&lt;/Keywords&gt;&lt;Keywords&gt;Hemostasis&lt;/Keywords&gt;&lt;Keywords&gt;Thrombosis&lt;/Keywords&gt;&lt;Reprint&gt;Not in File&lt;/Reprint&gt;&lt;Start_Page&gt;1935&lt;/Start_Page&gt;&lt;End_Page&gt;1939&lt;/End_Page&gt;&lt;Periodical&gt;J.Thromb.Haemost.&lt;/Periodical&gt;&lt;Volume&gt;12&lt;/Volume&gt;&lt;Issue&gt;11&lt;/Issue&gt;&lt;Misc_3&gt;10.1111/jth.12672 [doi]&lt;/Misc_3&gt;&lt;Address&gt;Pediatric Thrombosis and Hemostasis Program, The Hospital for Sick Children, Department of Pediatrics, University of Toronto, ON, Canada&lt;/Address&gt;&lt;Web_URL&gt;PM:25059285&lt;/Web_URL&gt;&lt;ZZ_JournalFull&gt;&lt;f name="System"&gt;J.Thromb.Haemost.&lt;/f&gt;&lt;/ZZ_JournalFull&gt;&lt;ZZ_WorkformID&gt;1&lt;/ZZ_WorkformID&gt;&lt;/MDL&gt;&lt;/Cite&gt;&lt;/Refman&gt;</w:instrText>
      </w:r>
      <w:r>
        <w:fldChar w:fldCharType="separate"/>
      </w:r>
      <w:r w:rsidR="008E50FB">
        <w:rPr>
          <w:noProof/>
        </w:rPr>
        <w:t xml:space="preserve">(Blanchette </w:t>
      </w:r>
      <w:r w:rsidR="008E50FB" w:rsidRPr="008E50FB">
        <w:rPr>
          <w:i/>
          <w:noProof/>
        </w:rPr>
        <w:t>et al</w:t>
      </w:r>
      <w:r w:rsidR="008E50FB">
        <w:rPr>
          <w:noProof/>
        </w:rPr>
        <w:t>, 2014)</w:t>
      </w:r>
      <w:r>
        <w:fldChar w:fldCharType="end"/>
      </w:r>
      <w:r>
        <w:t xml:space="preserve">. One of the greatest challenges in the management of persons with haemophilia A is the occurrence of FVIII-neutralising antibodies (inhibitors), which occur in 32% of patient with severe haemophilia A </w:t>
      </w:r>
      <w:r>
        <w:fldChar w:fldCharType="begin">
          <w:fldData xml:space="preserve">PFJlZm1hbj48Q2l0ZT48QXV0aG9yPkdvdXc8L0F1dGhvcj48WWVhcj4yMDEzPC9ZZWFyPjxSZWNO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</w:fldData>
        </w:fldChar>
      </w:r>
      <w:r w:rsidR="008E50FB">
        <w:instrText xml:space="preserve"> ADDIN REFMGR.CITE </w:instrText>
      </w:r>
      <w:r w:rsidR="008E50FB">
        <w:fldChar w:fldCharType="begin">
          <w:fldData xml:space="preserve">PFJlZm1hbj48Q2l0ZT48QXV0aG9yPkdvdXc8L0F1dGhvcj48WWVhcj4yMDEzPC9ZZWFyPjxSZWNO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</w:fldData>
        </w:fldChar>
      </w:r>
      <w:r w:rsidR="008E50FB">
        <w:instrText xml:space="preserve"> ADDIN EN.CITE.DATA </w:instrText>
      </w:r>
      <w:r w:rsidR="008E50FB">
        <w:fldChar w:fldCharType="end"/>
      </w:r>
      <w:r>
        <w:fldChar w:fldCharType="separate"/>
      </w:r>
      <w:r w:rsidR="008E50FB">
        <w:rPr>
          <w:noProof/>
        </w:rPr>
        <w:t xml:space="preserve">(Gouw </w:t>
      </w:r>
      <w:r w:rsidR="008E50FB" w:rsidRPr="008E50FB">
        <w:rPr>
          <w:i/>
          <w:noProof/>
        </w:rPr>
        <w:t>et al</w:t>
      </w:r>
      <w:r w:rsidR="008E50FB">
        <w:rPr>
          <w:noProof/>
        </w:rPr>
        <w:t>, 2013)</w:t>
      </w:r>
      <w:r>
        <w:fldChar w:fldCharType="end"/>
      </w:r>
      <w:r>
        <w:t xml:space="preserve">. Although the cumulative incidence of inhibitors in non-severe haemophilia A is lower (5.3%) </w:t>
      </w:r>
      <w:r>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REFMGR.CITE </w:instrText>
      </w:r>
      <w:r w:rsidR="008E50FB">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EN.CITE.DATA </w:instrText>
      </w:r>
      <w:r w:rsidR="008E50FB">
        <w:fldChar w:fldCharType="end"/>
      </w:r>
      <w:r>
        <w:fldChar w:fldCharType="separate"/>
      </w:r>
      <w:r w:rsidR="008E50FB">
        <w:rPr>
          <w:noProof/>
        </w:rPr>
        <w:t xml:space="preserve">(Eckhardt </w:t>
      </w:r>
      <w:r w:rsidR="008E50FB" w:rsidRPr="008E50FB">
        <w:rPr>
          <w:i/>
          <w:noProof/>
        </w:rPr>
        <w:t>et al</w:t>
      </w:r>
      <w:r w:rsidR="008E50FB">
        <w:rPr>
          <w:noProof/>
        </w:rPr>
        <w:t>, 2013)</w:t>
      </w:r>
      <w:r>
        <w:fldChar w:fldCharType="end"/>
      </w:r>
      <w:r>
        <w:t xml:space="preserve">, these antibodies </w:t>
      </w:r>
      <w:r w:rsidRPr="00D57FC9">
        <w:t>constitute 2</w:t>
      </w:r>
      <w:r>
        <w:t>2% (120/555</w:t>
      </w:r>
      <w:r w:rsidRPr="00D57FC9">
        <w:t xml:space="preserve">) of all previously reported </w:t>
      </w:r>
      <w:r>
        <w:t xml:space="preserve">inhibitors in the UK </w:t>
      </w:r>
      <w:r>
        <w:fldChar w:fldCharType="begin"/>
      </w:r>
      <w:r w:rsidR="008E50FB">
        <w:instrText xml:space="preserve"> ADDIN REFMGR.CITE &lt;Refman&gt;&lt;Cite&gt;&lt;Author&gt;United Kingdom Haemophilia Centres Doctors&amp;apos; Organisation&lt;/Author&gt;&lt;Year&gt;2015&lt;/Year&gt;&lt;RecNum&gt;704&lt;/RecNum&gt;&lt;IDText&gt;Bleeding Disorder Statistics for April 2014 to March 2015 : A Report from the National Haemophilia Database&lt;/IDText&gt;&lt;MDL Ref_Type="Journal"&gt;&lt;Ref_Type&gt;Journal&lt;/Ref_Type&gt;&lt;Ref_ID&gt;704&lt;/Ref_ID&gt;&lt;Title_Primary&gt;Bleeding Disorder Statistics for April 2014 to March 2015 : A Report from the National Haemophilia Database&lt;/Title_Primary&gt;&lt;Authors_Primary&gt;United Kingdom Haemophilia Centres Doctors&amp;apos; Organisation&lt;/Authors_Primary&gt;&lt;Date_Primary&gt;2015&lt;/Date_Primary&gt;&lt;Reprint&gt;In File&lt;/Reprint&gt;&lt;Start_Page&gt;1&lt;/Start_Page&gt;&lt;End_Page&gt;77&lt;/End_Page&gt;&lt;Periodical&gt;UKHCDO&lt;/Periodical&gt;&lt;Web_URL&gt;&lt;u&gt;http://www.ukhcdo.org/wp-content/uploads/2016/02/Bleeding-Disorder-Statistics-for-April-2014-to-March-2015-v2-for-website.pdf&lt;/u&gt;&lt;/Web_URL&gt;&lt;ZZ_JournalFull&gt;&lt;f name="System"&gt;UKHCDO&lt;/f&gt;&lt;/ZZ_JournalFull&gt;&lt;ZZ_WorkformID&gt;1&lt;/ZZ_WorkformID&gt;&lt;/MDL&gt;&lt;/Cite&gt;&lt;/Refman&gt;</w:instrText>
      </w:r>
      <w:r>
        <w:fldChar w:fldCharType="separate"/>
      </w:r>
      <w:r w:rsidR="008E50FB">
        <w:rPr>
          <w:noProof/>
        </w:rPr>
        <w:t>(United Kingdom Haemophilia Centres Doctors' Organisation, 2015)</w:t>
      </w:r>
      <w:r>
        <w:fldChar w:fldCharType="end"/>
      </w:r>
      <w:r>
        <w:t xml:space="preserve">. Clinically these antibodies </w:t>
      </w:r>
      <w:r w:rsidR="0000540B" w:rsidRPr="0066651F">
        <w:t>in non-severe haemophilia A</w:t>
      </w:r>
      <w:r w:rsidR="0000540B">
        <w:t xml:space="preserve"> </w:t>
      </w:r>
      <w:r>
        <w:t xml:space="preserve">are of particular concern due to reported cross-reactivity against endogenous FVIII </w:t>
      </w:r>
      <w:r>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ENpdGU+PEF1dGhvcj5FY2toYXJkdDwv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</w:fldData>
        </w:fldChar>
      </w:r>
      <w:r w:rsidR="008E50FB">
        <w:instrText xml:space="preserve"> ADDIN REFMGR.CITE </w:instrText>
      </w:r>
      <w:r w:rsidR="008E50FB">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ENpdGU+PEF1dGhvcj5FY2toYXJkdDwv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</w:fldData>
        </w:fldChar>
      </w:r>
      <w:r w:rsidR="008E50FB">
        <w:instrText xml:space="preserve"> ADDIN EN.CITE.DATA </w:instrText>
      </w:r>
      <w:r w:rsidR="008E50FB">
        <w:fldChar w:fldCharType="end"/>
      </w:r>
      <w:r>
        <w:fldChar w:fldCharType="separate"/>
      </w:r>
      <w:r w:rsidR="008E50FB">
        <w:rPr>
          <w:noProof/>
        </w:rPr>
        <w:t xml:space="preserve">(Hay </w:t>
      </w:r>
      <w:r w:rsidR="008E50FB" w:rsidRPr="008E50FB">
        <w:rPr>
          <w:i/>
          <w:noProof/>
        </w:rPr>
        <w:t>et al</w:t>
      </w:r>
      <w:r w:rsidR="008E50FB">
        <w:rPr>
          <w:noProof/>
        </w:rPr>
        <w:t xml:space="preserve">, 1998;Eckhardt </w:t>
      </w:r>
      <w:r w:rsidR="008E50FB" w:rsidRPr="008E50FB">
        <w:rPr>
          <w:i/>
          <w:noProof/>
        </w:rPr>
        <w:t>et al</w:t>
      </w:r>
      <w:r w:rsidR="008E50FB">
        <w:rPr>
          <w:noProof/>
        </w:rPr>
        <w:t>, 2013)</w:t>
      </w:r>
      <w:r>
        <w:fldChar w:fldCharType="end"/>
      </w:r>
      <w:r>
        <w:t xml:space="preserve">, change in bleeding phenotype </w:t>
      </w:r>
      <w:r>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C9SZWZtYW4+AG==
</w:fldData>
        </w:fldChar>
      </w:r>
      <w:r w:rsidR="008E50FB">
        <w:instrText xml:space="preserve"> ADDIN REFMGR.CITE </w:instrText>
      </w:r>
      <w:r w:rsidR="008E50FB">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C9SZWZtYW4+AG==
</w:fldData>
        </w:fldChar>
      </w:r>
      <w:r w:rsidR="008E50FB">
        <w:instrText xml:space="preserve"> ADDIN EN.CITE.DATA </w:instrText>
      </w:r>
      <w:r w:rsidR="008E50FB">
        <w:fldChar w:fldCharType="end"/>
      </w:r>
      <w:r>
        <w:fldChar w:fldCharType="separate"/>
      </w:r>
      <w:r w:rsidR="008E50FB">
        <w:rPr>
          <w:noProof/>
        </w:rPr>
        <w:t xml:space="preserve">(Hay </w:t>
      </w:r>
      <w:r w:rsidR="008E50FB" w:rsidRPr="008E50FB">
        <w:rPr>
          <w:i/>
          <w:noProof/>
        </w:rPr>
        <w:t>et al</w:t>
      </w:r>
      <w:r w:rsidR="008E50FB">
        <w:rPr>
          <w:noProof/>
        </w:rPr>
        <w:t>, 1998)</w:t>
      </w:r>
      <w:r>
        <w:fldChar w:fldCharType="end"/>
      </w:r>
      <w:r>
        <w:t xml:space="preserve"> and increased mortality </w:t>
      </w:r>
      <w:r>
        <w:fldChar w:fldCharType="begin">
          <w:fldData xml:space="preserve">PFJlZm1hbj48Q2l0ZT48QXV0aG9yPkVja2hhcmR0PC9BdXRob3I+PFllYXI+MjAxNTwvWWVhcj48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=
</w:fldData>
        </w:fldChar>
      </w:r>
      <w:r w:rsidR="008E50FB">
        <w:instrText xml:space="preserve"> ADDIN REFMGR.CITE </w:instrText>
      </w:r>
      <w:r w:rsidR="008E50FB">
        <w:fldChar w:fldCharType="begin">
          <w:fldData xml:space="preserve">PFJlZm1hbj48Q2l0ZT48QXV0aG9yPkVja2hhcmR0PC9BdXRob3I+PFllYXI+MjAxNTwvWWVhcj48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=
</w:fldData>
        </w:fldChar>
      </w:r>
      <w:r w:rsidR="008E50FB">
        <w:instrText xml:space="preserve"> ADDIN EN.CITE.DATA </w:instrText>
      </w:r>
      <w:r w:rsidR="008E50FB">
        <w:fldChar w:fldCharType="end"/>
      </w:r>
      <w:r>
        <w:fldChar w:fldCharType="separate"/>
      </w:r>
      <w:r w:rsidR="008E50FB">
        <w:rPr>
          <w:noProof/>
        </w:rPr>
        <w:t xml:space="preserve">(Eckhardt </w:t>
      </w:r>
      <w:r w:rsidR="008E50FB" w:rsidRPr="008E50FB">
        <w:rPr>
          <w:i/>
          <w:noProof/>
        </w:rPr>
        <w:t>et al</w:t>
      </w:r>
      <w:r w:rsidR="008E50FB">
        <w:rPr>
          <w:noProof/>
        </w:rPr>
        <w:t>, 2015)</w:t>
      </w:r>
      <w:r>
        <w:fldChar w:fldCharType="end"/>
      </w:r>
      <w:r>
        <w:t>. In one small study a change in bleeding phenotype and fall in baseline FVIII</w:t>
      </w:r>
      <w:proofErr w:type="gramStart"/>
      <w:r>
        <w:t>:C</w:t>
      </w:r>
      <w:proofErr w:type="gramEnd"/>
      <w:r>
        <w:t xml:space="preserve"> (bFVIII:C) was seen in 22/26 and 24/26 of patients respectively </w:t>
      </w:r>
      <w:r>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C9SZWZtYW4+AG==
</w:fldData>
        </w:fldChar>
      </w:r>
      <w:r w:rsidR="008E50FB">
        <w:instrText xml:space="preserve"> ADDIN REFMGR.CITE </w:instrText>
      </w:r>
      <w:r w:rsidR="008E50FB">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C9SZWZtYW4+AG==
</w:fldData>
        </w:fldChar>
      </w:r>
      <w:r w:rsidR="008E50FB">
        <w:instrText xml:space="preserve"> ADDIN EN.CITE.DATA </w:instrText>
      </w:r>
      <w:r w:rsidR="008E50FB">
        <w:fldChar w:fldCharType="end"/>
      </w:r>
      <w:r>
        <w:fldChar w:fldCharType="separate"/>
      </w:r>
      <w:r w:rsidR="008E50FB">
        <w:rPr>
          <w:noProof/>
        </w:rPr>
        <w:t xml:space="preserve">(Hay </w:t>
      </w:r>
      <w:r w:rsidR="008E50FB" w:rsidRPr="008E50FB">
        <w:rPr>
          <w:i/>
          <w:noProof/>
        </w:rPr>
        <w:t>et al</w:t>
      </w:r>
      <w:r w:rsidR="008E50FB">
        <w:rPr>
          <w:noProof/>
        </w:rPr>
        <w:t>, 1998)</w:t>
      </w:r>
      <w:r>
        <w:fldChar w:fldCharType="end"/>
      </w:r>
      <w:r>
        <w:t>. More recently within the INSIGHT study, decrease in bFVIII</w:t>
      </w:r>
      <w:proofErr w:type="gramStart"/>
      <w:r>
        <w:t>:C</w:t>
      </w:r>
      <w:proofErr w:type="gramEnd"/>
      <w:r>
        <w:t xml:space="preserve"> and a change in bleeding phenotype was reported in 34/54 (58%) and 3</w:t>
      </w:r>
      <w:r w:rsidRPr="005C7945">
        <w:t>0</w:t>
      </w:r>
      <w:r>
        <w:t>/54</w:t>
      </w:r>
      <w:r w:rsidRPr="005C7945">
        <w:t xml:space="preserve"> (51%)</w:t>
      </w:r>
      <w:r>
        <w:t xml:space="preserve"> of patients respectively </w:t>
      </w:r>
      <w:r>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REFMGR.CITE </w:instrText>
      </w:r>
      <w:r w:rsidR="008E50FB">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EN.CITE.DATA </w:instrText>
      </w:r>
      <w:r w:rsidR="008E50FB">
        <w:fldChar w:fldCharType="end"/>
      </w:r>
      <w:r>
        <w:fldChar w:fldCharType="separate"/>
      </w:r>
      <w:r w:rsidR="008E50FB">
        <w:rPr>
          <w:noProof/>
        </w:rPr>
        <w:t xml:space="preserve">(Eckhardt </w:t>
      </w:r>
      <w:r w:rsidR="008E50FB" w:rsidRPr="008E50FB">
        <w:rPr>
          <w:i/>
          <w:noProof/>
        </w:rPr>
        <w:t>et al</w:t>
      </w:r>
      <w:r w:rsidR="008E50FB">
        <w:rPr>
          <w:noProof/>
        </w:rPr>
        <w:t>, 2013)</w:t>
      </w:r>
      <w:r>
        <w:fldChar w:fldCharType="end"/>
      </w:r>
      <w:r>
        <w:t>. In both of these reports however, inhibitor screening was performed only in the context of clinical suspicion of a FVIII inhibitor (change in bleeding phenotype, bFVIII</w:t>
      </w:r>
      <w:proofErr w:type="gramStart"/>
      <w:r>
        <w:t>:C</w:t>
      </w:r>
      <w:proofErr w:type="gramEnd"/>
      <w:r>
        <w:t xml:space="preserve"> or impaired treatment efficacy or FVIII recovery) </w:t>
      </w:r>
      <w:r>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ENpdGU+PEF1dGhvcj5FY2toYXJkdDwv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</w:fldData>
        </w:fldChar>
      </w:r>
      <w:r w:rsidR="008E50FB">
        <w:instrText xml:space="preserve"> ADDIN REFMGR.CITE </w:instrText>
      </w:r>
      <w:r w:rsidR="008E50FB">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ENpdGU+PEF1dGhvcj5FY2toYXJkdDwv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</w:fldData>
        </w:fldChar>
      </w:r>
      <w:r w:rsidR="008E50FB">
        <w:instrText xml:space="preserve"> ADDIN EN.CITE.DATA </w:instrText>
      </w:r>
      <w:r w:rsidR="008E50FB">
        <w:fldChar w:fldCharType="end"/>
      </w:r>
      <w:r>
        <w:fldChar w:fldCharType="separate"/>
      </w:r>
      <w:r w:rsidR="008E50FB">
        <w:rPr>
          <w:noProof/>
        </w:rPr>
        <w:t xml:space="preserve">(Hay </w:t>
      </w:r>
      <w:r w:rsidR="008E50FB" w:rsidRPr="008E50FB">
        <w:rPr>
          <w:i/>
          <w:noProof/>
        </w:rPr>
        <w:t>et al</w:t>
      </w:r>
      <w:r w:rsidR="008E50FB">
        <w:rPr>
          <w:noProof/>
        </w:rPr>
        <w:t xml:space="preserve">, 1998;Eckhardt </w:t>
      </w:r>
      <w:r w:rsidR="008E50FB" w:rsidRPr="008E50FB">
        <w:rPr>
          <w:i/>
          <w:noProof/>
        </w:rPr>
        <w:t>et al</w:t>
      </w:r>
      <w:r w:rsidR="008E50FB">
        <w:rPr>
          <w:noProof/>
        </w:rPr>
        <w:t>, 2013)</w:t>
      </w:r>
      <w:r>
        <w:fldChar w:fldCharType="end"/>
      </w:r>
      <w:r>
        <w:t>. Only 11 (19%)</w:t>
      </w:r>
      <w:r w:rsidR="00CC05FC">
        <w:t xml:space="preserve"> of inhibitors </w:t>
      </w:r>
      <w:r>
        <w:t xml:space="preserve">were diagnosed on routine screening </w:t>
      </w:r>
      <w:r w:rsidR="00CC05FC">
        <w:t xml:space="preserve">in asymptomatic patients </w:t>
      </w:r>
      <w:r>
        <w:t xml:space="preserve">within the INSIGHT study </w:t>
      </w:r>
      <w:r>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REFMGR.CITE </w:instrText>
      </w:r>
      <w:r w:rsidR="008E50FB">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EN.CITE.DATA </w:instrText>
      </w:r>
      <w:r w:rsidR="008E50FB">
        <w:fldChar w:fldCharType="end"/>
      </w:r>
      <w:r>
        <w:fldChar w:fldCharType="separate"/>
      </w:r>
      <w:r w:rsidR="008E50FB">
        <w:rPr>
          <w:noProof/>
        </w:rPr>
        <w:t xml:space="preserve">(Eckhardt </w:t>
      </w:r>
      <w:r w:rsidR="008E50FB" w:rsidRPr="008E50FB">
        <w:rPr>
          <w:i/>
          <w:noProof/>
        </w:rPr>
        <w:t>et al</w:t>
      </w:r>
      <w:r w:rsidR="008E50FB">
        <w:rPr>
          <w:noProof/>
        </w:rPr>
        <w:t>, 2013)</w:t>
      </w:r>
      <w:r>
        <w:fldChar w:fldCharType="end"/>
      </w:r>
      <w:r>
        <w:t xml:space="preserve">. </w:t>
      </w:r>
    </w:p>
    <w:p w14:paraId="318A80A6" w14:textId="224172D6" w:rsidR="007D3015" w:rsidRDefault="007D3015" w:rsidP="007D3015">
      <w:pPr>
        <w:spacing w:line="480" w:lineRule="auto"/>
        <w:jc w:val="both"/>
      </w:pPr>
      <w:r>
        <w:t xml:space="preserve">Unlike severe haemophilia A in which FVIII concentrate exposure begins early in life with associated early risk of inhibitor formation (median 14 exposure days (ED)) </w:t>
      </w:r>
      <w:r>
        <w:fldChar w:fldCharType="begin">
          <w:fldData xml:space="preserve">PFJlZm1hbj48Q2l0ZT48QXV0aG9yPkdvdXc8L0F1dGhvcj48WWVhcj4yMDA3PC9ZZWFyPjxSZWNO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==
</w:fldData>
        </w:fldChar>
      </w:r>
      <w:r w:rsidR="008E50FB">
        <w:instrText xml:space="preserve"> ADDIN REFMGR.CITE </w:instrText>
      </w:r>
      <w:r w:rsidR="008E50FB">
        <w:fldChar w:fldCharType="begin">
          <w:fldData xml:space="preserve">PFJlZm1hbj48Q2l0ZT48QXV0aG9yPkdvdXc8L0F1dGhvcj48WWVhcj4yMDA3PC9ZZWFyPjxSZWNO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==
</w:fldData>
        </w:fldChar>
      </w:r>
      <w:r w:rsidR="008E50FB">
        <w:instrText xml:space="preserve"> ADDIN EN.CITE.DATA </w:instrText>
      </w:r>
      <w:r w:rsidR="008E50FB">
        <w:fldChar w:fldCharType="end"/>
      </w:r>
      <w:r>
        <w:fldChar w:fldCharType="separate"/>
      </w:r>
      <w:r w:rsidR="008E50FB">
        <w:rPr>
          <w:noProof/>
        </w:rPr>
        <w:t xml:space="preserve">(Gouw </w:t>
      </w:r>
      <w:r w:rsidR="008E50FB" w:rsidRPr="008E50FB">
        <w:rPr>
          <w:i/>
          <w:noProof/>
        </w:rPr>
        <w:t>et al</w:t>
      </w:r>
      <w:r w:rsidR="008E50FB">
        <w:rPr>
          <w:noProof/>
        </w:rPr>
        <w:t xml:space="preserve">, 2007b;Gouw </w:t>
      </w:r>
      <w:r w:rsidR="008E50FB" w:rsidRPr="008E50FB">
        <w:rPr>
          <w:i/>
          <w:noProof/>
        </w:rPr>
        <w:t>et al</w:t>
      </w:r>
      <w:r w:rsidR="008E50FB">
        <w:rPr>
          <w:noProof/>
        </w:rPr>
        <w:t>, 2013)</w:t>
      </w:r>
      <w:r>
        <w:fldChar w:fldCharType="end"/>
      </w:r>
      <w:r>
        <w:t xml:space="preserve"> and necessity for systema</w:t>
      </w:r>
      <w:r w:rsidR="003C7304">
        <w:t>tic inhibitor screening</w:t>
      </w:r>
      <w:r>
        <w:t xml:space="preserve"> </w:t>
      </w:r>
      <w:r>
        <w:fldChar w:fldCharType="begin">
          <w:fldData xml:space="preserve">PFJlZm1hbj48Q2l0ZT48QXV0aG9yPkNvbGxpbnM8L0F1dGhvcj48WWVhcj4yMDEzPC9ZZWFyPjxS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</w:fldData>
        </w:fldChar>
      </w:r>
      <w:r w:rsidR="008E50FB">
        <w:instrText xml:space="preserve"> ADDIN REFMGR.CITE </w:instrText>
      </w:r>
      <w:r w:rsidR="008E50FB">
        <w:fldChar w:fldCharType="begin">
          <w:fldData xml:space="preserve">PFJlZm1hbj48Q2l0ZT48QXV0aG9yPkNvbGxpbnM8L0F1dGhvcj48WWVhcj4yMDEzPC9ZZWFyPjxS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</w:fldData>
        </w:fldChar>
      </w:r>
      <w:r w:rsidR="008E50FB">
        <w:instrText xml:space="preserve"> ADDIN EN.CITE.DATA </w:instrText>
      </w:r>
      <w:r w:rsidR="008E50FB">
        <w:fldChar w:fldCharType="end"/>
      </w:r>
      <w:r>
        <w:fldChar w:fldCharType="separate"/>
      </w:r>
      <w:r w:rsidR="008E50FB">
        <w:rPr>
          <w:noProof/>
        </w:rPr>
        <w:t xml:space="preserve">(Collins </w:t>
      </w:r>
      <w:r w:rsidR="008E50FB" w:rsidRPr="008E50FB">
        <w:rPr>
          <w:i/>
          <w:noProof/>
        </w:rPr>
        <w:t>et al</w:t>
      </w:r>
      <w:r w:rsidR="008E50FB">
        <w:rPr>
          <w:noProof/>
        </w:rPr>
        <w:t xml:space="preserve">, </w:t>
      </w:r>
      <w:r w:rsidR="008E50FB">
        <w:rPr>
          <w:noProof/>
        </w:rPr>
        <w:lastRenderedPageBreak/>
        <w:t>2013)</w:t>
      </w:r>
      <w:r>
        <w:fldChar w:fldCharType="end"/>
      </w:r>
      <w:r w:rsidRPr="009B7B2A">
        <w:rPr>
          <w:vertAlign w:val="superscript"/>
        </w:rPr>
        <w:t>,</w:t>
      </w:r>
      <w:r>
        <w:fldChar w:fldCharType="begin"/>
      </w:r>
      <w:r w:rsidR="008E50FB">
        <w:instrText xml:space="preserve"> ADDIN REFMGR.CITE &lt;Refman&gt;&lt;Cite&gt;&lt;Author&gt;van den Berg&lt;/Author&gt;&lt;Year&gt;2015&lt;/Year&gt;&lt;RecNum&gt;592&lt;/RecNum&gt;&lt;IDText&gt;Increased inhibitor incidence in severe haemophilia A since 1990 attributable to more low titre inhibitors&lt;/IDText&gt;&lt;MDL Ref_Type="Journal"&gt;&lt;Ref_Type&gt;Journal&lt;/Ref_Type&gt;&lt;Ref_ID&gt;592&lt;/Ref_ID&gt;&lt;Title_Primary&gt;Increased inhibitor incidence in severe haemophilia A since 1990 attributable to more low titre inhibitors&lt;/Title_Primary&gt;&lt;Authors_Primary&gt;van den Berg,H.M.&lt;/Authors_Primary&gt;&lt;Authors_Primary&gt;Hashemi,S.M.&lt;/Authors_Primary&gt;&lt;Authors_Primary&gt;Fischer,K.&lt;/Authors_Primary&gt;&lt;Authors_Primary&gt;Petrini,P.&lt;/Authors_Primary&gt;&lt;Authors_Primary&gt;Ljung,R.&lt;/Authors_Primary&gt;&lt;Authors_Primary&gt;Rafowicz,A.&lt;/Authors_Primary&gt;&lt;Authors_Primary&gt;Carcao,M.&lt;/Authors_Primary&gt;&lt;Authors_Primary&gt;Auerswald,G.&lt;/Authors_Primary&gt;&lt;Authors_Primary&gt;Kurnik,K.&lt;/Authors_Primary&gt;&lt;Authors_Primary&gt;Kenet,G.&lt;/Authors_Primary&gt;&lt;Authors_Primary&gt;Santagostino,E.&lt;/Authors_Primary&gt;&lt;Date_Primary&gt;2015/12/3&lt;/Date_Primary&gt;&lt;Keywords&gt;Incidence&lt;/Keywords&gt;&lt;Keywords&gt;Netherlands&lt;/Keywords&gt;&lt;Keywords&gt;Risk&lt;/Keywords&gt;&lt;Keywords&gt;Time&lt;/Keywords&gt;&lt;Reprint&gt;Not in File&lt;/Reprint&gt;&lt;Periodical&gt;Thromb Haemost.&lt;/Periodical&gt;&lt;Volume&gt;115&lt;/Volume&gt;&lt;Issue&gt;3&lt;/Issue&gt;&lt;Misc_3&gt;15-08-0692 [pii];10.1160/TH15-08-0692 [doi]&lt;/Misc_3&gt;&lt;Address&gt;H. Marijke van den Berg, MD, PhD, Julius Center for Health Sciences and Primary Care, University Medical Center Utrecht, PO Box 85500, Utrecht, 3508 GA Utrecht, The Netherlands, Tel.: +31 88 7568189, Fax: +31 88 7568099, E-mail: H.M.vandeBerg@umcutrecht.nl&lt;/Address&gt;&lt;Web_URL&gt;PM:26632988&lt;/Web_URL&gt;&lt;ZZ_JournalFull&gt;&lt;f name="System"&gt;Thromb Haemost.&lt;/f&gt;&lt;/ZZ_JournalFull&gt;&lt;ZZ_WorkformID&gt;1&lt;/ZZ_WorkformID&gt;&lt;/MDL&gt;&lt;/Cite&gt;&lt;/Refman&gt;</w:instrText>
      </w:r>
      <w:r>
        <w:fldChar w:fldCharType="separate"/>
      </w:r>
      <w:r w:rsidR="008E50FB">
        <w:rPr>
          <w:noProof/>
        </w:rPr>
        <w:t xml:space="preserve">(van den Berg </w:t>
      </w:r>
      <w:r w:rsidR="008E50FB" w:rsidRPr="008E50FB">
        <w:rPr>
          <w:i/>
          <w:noProof/>
        </w:rPr>
        <w:t>et al</w:t>
      </w:r>
      <w:r w:rsidR="008E50FB">
        <w:rPr>
          <w:noProof/>
        </w:rPr>
        <w:t>, 2015)</w:t>
      </w:r>
      <w:r>
        <w:fldChar w:fldCharType="end"/>
      </w:r>
      <w:r w:rsidR="003C7304">
        <w:t>;</w:t>
      </w:r>
      <w:r>
        <w:t xml:space="preserve"> treatment in non-severe haemophilia A often commences later in life and is required less frequently than in severe haemophilia A. There are often substantial periods of time between treatment episodes and many patients will not receive significant FVIII exposure until later in life, if at all </w:t>
      </w:r>
      <w:r>
        <w:fldChar w:fldCharType="begin"/>
      </w:r>
      <w:r w:rsidR="008E50FB">
        <w:instrText xml:space="preserve"> ADDIN REFMGR.CITE &lt;Refman&gt;&lt;Cite&gt;&lt;Author&gt;Den Uijl&lt;/Author&gt;&lt;Year&gt;2011&lt;/Year&gt;&lt;RecNum&gt;62&lt;/RecNum&gt;&lt;IDText&gt;Clinical severity of haemophilia A: does the classification of the 1950s still stand?&lt;/IDText&gt;&lt;MDL Ref_Type="Journal"&gt;&lt;Ref_Type&gt;Journal&lt;/Ref_Type&gt;&lt;Ref_ID&gt;62&lt;/Ref_ID&gt;&lt;Title_Primary&gt;Clinical severity of haemophilia A: does the classification of the 1950s still stand?&lt;/Title_Primary&gt;&lt;Authors_Primary&gt;Den Uijl,I.E.&lt;/Authors_Primary&gt;&lt;Authors_Primary&gt;Mauser Bunschoten,E.P.&lt;/Authors_Primary&gt;&lt;Authors_Primary&gt;Roosendaal,G.&lt;/Authors_Primary&gt;&lt;Authors_Primary&gt;Schutgens,R.E.&lt;/Authors_Primary&gt;&lt;Authors_Primary&gt;Biesma,D.H.&lt;/Authors_Primary&gt;&lt;Authors_Primary&gt;Grobbee,D.E.&lt;/Authors_Primary&gt;&lt;Authors_Primary&gt;Fischer,K.&lt;/Authors_Primary&gt;&lt;Date_Primary&gt;2011/11&lt;/Date_Primary&gt;&lt;Keywords&gt;Adolescent&lt;/Keywords&gt;&lt;Keywords&gt;Adult&lt;/Keywords&gt;&lt;Keywords&gt;Age Factors&lt;/Keywords&gt;&lt;Keywords&gt;Aged&lt;/Keywords&gt;&lt;Keywords&gt;Child&lt;/Keywords&gt;&lt;Keywords&gt;classification&lt;/Keywords&gt;&lt;Keywords&gt;Cohort Studies&lt;/Keywords&gt;&lt;Keywords&gt;diagnosis&lt;/Keywords&gt;&lt;Keywords&gt;epidemiology&lt;/Keywords&gt;&lt;Keywords&gt;Factor Viii&lt;/Keywords&gt;&lt;Keywords&gt;Hemarthrosis&lt;/Keywords&gt;&lt;Keywords&gt;Hemophilia A&lt;/Keywords&gt;&lt;Keywords&gt;Humans&lt;/Keywords&gt;&lt;Keywords&gt;Infant&lt;/Keywords&gt;&lt;Keywords&gt;metabolism&lt;/Keywords&gt;&lt;Keywords&gt;Phenotype&lt;/Keywords&gt;&lt;Keywords&gt;Severity of Illness Index&lt;/Keywords&gt;&lt;Keywords&gt;Young Adult&lt;/Keywords&gt;&lt;Reprint&gt;Not in File&lt;/Reprint&gt;&lt;Start_Page&gt;849&lt;/Start_Page&gt;&lt;End_Page&gt;853&lt;/End_Page&gt;&lt;Periodical&gt;Haemophilia.&lt;/Periodical&gt;&lt;Volume&gt;17&lt;/Volume&gt;&lt;Issue&gt;6&lt;/Issue&gt;&lt;Misc_3&gt;10.1111/j.1365-2516.2011.02539.x [doi]&lt;/Misc_3&gt;&lt;Address&gt;van Creveldkliniek, Department of Haematology, UMC Utrecht, The Netherlands. i.uijl@umcutrecht.nl&lt;/Address&gt;&lt;Web_URL&gt;PM:21545376&lt;/Web_URL&gt;&lt;ZZ_JournalFull&gt;&lt;f name="System"&gt;Haemophilia.&lt;/f&gt;&lt;/ZZ_JournalFull&gt;&lt;ZZ_WorkformID&gt;1&lt;/ZZ_WorkformID&gt;&lt;/MDL&gt;&lt;/Cite&gt;&lt;/Refman&gt;</w:instrText>
      </w:r>
      <w:r>
        <w:fldChar w:fldCharType="separate"/>
      </w:r>
      <w:r w:rsidR="008E50FB">
        <w:rPr>
          <w:noProof/>
        </w:rPr>
        <w:t xml:space="preserve">(Den Uijl </w:t>
      </w:r>
      <w:r w:rsidR="008E50FB" w:rsidRPr="008E50FB">
        <w:rPr>
          <w:i/>
          <w:noProof/>
        </w:rPr>
        <w:t>et al</w:t>
      </w:r>
      <w:r w:rsidR="008E50FB">
        <w:rPr>
          <w:noProof/>
        </w:rPr>
        <w:t>, 2011)</w:t>
      </w:r>
      <w:r>
        <w:fldChar w:fldCharType="end"/>
      </w:r>
      <w:r>
        <w:t xml:space="preserve">. Data from the INSIGHT cohort has suggested a lifelong risk of inhibitor formation in this group of patients </w:t>
      </w:r>
      <w:r>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REFMGR.CITE </w:instrText>
      </w:r>
      <w:r w:rsidR="008E50FB">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EN.CITE.DATA </w:instrText>
      </w:r>
      <w:r w:rsidR="008E50FB">
        <w:fldChar w:fldCharType="end"/>
      </w:r>
      <w:r>
        <w:fldChar w:fldCharType="separate"/>
      </w:r>
      <w:r w:rsidR="008E50FB">
        <w:rPr>
          <w:noProof/>
        </w:rPr>
        <w:t xml:space="preserve">(Eckhardt </w:t>
      </w:r>
      <w:r w:rsidR="008E50FB" w:rsidRPr="008E50FB">
        <w:rPr>
          <w:i/>
          <w:noProof/>
        </w:rPr>
        <w:t>et al</w:t>
      </w:r>
      <w:r w:rsidR="008E50FB">
        <w:rPr>
          <w:noProof/>
        </w:rPr>
        <w:t>, 2013)</w:t>
      </w:r>
      <w:r>
        <w:fldChar w:fldCharType="end"/>
      </w:r>
      <w:r>
        <w:t>. However it is not clear when and how to test for FVIII antibodies in non-severe haemophilia A and there is a lack of data to guide these practices. In the UK, consensus guidance stratifies inhibitor screening according to a combination of genetic (</w:t>
      </w:r>
      <w:r w:rsidRPr="007E4BB8">
        <w:rPr>
          <w:i/>
        </w:rPr>
        <w:t>F8</w:t>
      </w:r>
      <w:r>
        <w:t xml:space="preserve"> genotype) and treatment related factors (FVIII exposure intensity) </w:t>
      </w:r>
      <w:r>
        <w:fldChar w:fldCharType="begin">
          <w:fldData xml:space="preserve">PFJlZm1hbj48Q2l0ZT48QXV0aG9yPkNvbGxpbnM8L0F1dGhvcj48WWVhcj4yMDEzPC9ZZWFyPjxS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</w:fldData>
        </w:fldChar>
      </w:r>
      <w:r w:rsidR="008E50FB">
        <w:instrText xml:space="preserve"> ADDIN REFMGR.CITE </w:instrText>
      </w:r>
      <w:r w:rsidR="008E50FB">
        <w:fldChar w:fldCharType="begin">
          <w:fldData xml:space="preserve">PFJlZm1hbj48Q2l0ZT48QXV0aG9yPkNvbGxpbnM8L0F1dGhvcj48WWVhcj4yMDEzPC9ZZWFyPjxS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</w:fldData>
        </w:fldChar>
      </w:r>
      <w:r w:rsidR="008E50FB">
        <w:instrText xml:space="preserve"> ADDIN EN.CITE.DATA </w:instrText>
      </w:r>
      <w:r w:rsidR="008E50FB">
        <w:fldChar w:fldCharType="end"/>
      </w:r>
      <w:r>
        <w:fldChar w:fldCharType="separate"/>
      </w:r>
      <w:r w:rsidR="008E50FB" w:rsidRPr="0066651F">
        <w:rPr>
          <w:noProof/>
        </w:rPr>
        <w:t>(</w:t>
      </w:r>
      <w:r w:rsidR="00D33562" w:rsidRPr="0066651F">
        <w:rPr>
          <w:noProof/>
        </w:rPr>
        <w:t xml:space="preserve">Hay </w:t>
      </w:r>
      <w:r w:rsidR="00D33562" w:rsidRPr="004306B9">
        <w:rPr>
          <w:i/>
          <w:noProof/>
        </w:rPr>
        <w:t>et al</w:t>
      </w:r>
      <w:r w:rsidR="00A0310A" w:rsidRPr="0066651F">
        <w:rPr>
          <w:i/>
          <w:noProof/>
        </w:rPr>
        <w:t>,</w:t>
      </w:r>
      <w:r w:rsidR="00D33562" w:rsidRPr="0066651F">
        <w:rPr>
          <w:noProof/>
        </w:rPr>
        <w:t xml:space="preserve"> 2006;</w:t>
      </w:r>
      <w:r w:rsidR="0000540B" w:rsidRPr="0066651F">
        <w:rPr>
          <w:noProof/>
        </w:rPr>
        <w:t xml:space="preserve"> </w:t>
      </w:r>
      <w:r w:rsidR="008E50FB" w:rsidRPr="0066651F">
        <w:rPr>
          <w:noProof/>
        </w:rPr>
        <w:t xml:space="preserve">Collins </w:t>
      </w:r>
      <w:r w:rsidR="008E50FB" w:rsidRPr="0066651F">
        <w:rPr>
          <w:i/>
          <w:noProof/>
        </w:rPr>
        <w:t>et al</w:t>
      </w:r>
      <w:r w:rsidR="008E50FB" w:rsidRPr="0066651F">
        <w:rPr>
          <w:noProof/>
        </w:rPr>
        <w:t>, 2013)</w:t>
      </w:r>
      <w:r>
        <w:fldChar w:fldCharType="end"/>
      </w:r>
      <w:r>
        <w:t xml:space="preserve">. There are presently no data describing “real-world” inhibitor testing practices in patients with non-severe haemophilia A. We report findings from a retrospective audit and evaluation of treatment burden, inhibitor screening and </w:t>
      </w:r>
      <w:r w:rsidRPr="0056241F">
        <w:rPr>
          <w:i/>
        </w:rPr>
        <w:t>F8</w:t>
      </w:r>
      <w:r>
        <w:t xml:space="preserve"> genotyping practices from a large cohort of patients with non-severe haemophilia A treated at haemophilia centres in the London region. </w:t>
      </w:r>
    </w:p>
    <w:p w14:paraId="29763C2B" w14:textId="77777777" w:rsidR="007D3015" w:rsidRPr="00760590" w:rsidRDefault="007D3015" w:rsidP="007D3015">
      <w:pPr>
        <w:spacing w:line="480" w:lineRule="auto"/>
        <w:jc w:val="both"/>
        <w:rPr>
          <w:b/>
        </w:rPr>
      </w:pPr>
      <w:r w:rsidRPr="00760590">
        <w:rPr>
          <w:b/>
        </w:rPr>
        <w:t>Methods</w:t>
      </w:r>
    </w:p>
    <w:p w14:paraId="37EF0B9F" w14:textId="77777777" w:rsidR="007D3015" w:rsidRPr="004915F4" w:rsidRDefault="007D3015" w:rsidP="007D3015">
      <w:pPr>
        <w:spacing w:line="480" w:lineRule="auto"/>
        <w:jc w:val="both"/>
        <w:rPr>
          <w:i/>
        </w:rPr>
      </w:pPr>
      <w:r w:rsidRPr="00760590">
        <w:rPr>
          <w:i/>
        </w:rPr>
        <w:t>C</w:t>
      </w:r>
      <w:r>
        <w:rPr>
          <w:i/>
        </w:rPr>
        <w:t>ase and Centre Selection</w:t>
      </w:r>
    </w:p>
    <w:p w14:paraId="689DAFF8" w14:textId="77777777" w:rsidR="007D3015" w:rsidRDefault="007D3015" w:rsidP="007D3015">
      <w:pPr>
        <w:spacing w:line="480" w:lineRule="auto"/>
        <w:jc w:val="both"/>
      </w:pPr>
      <w:r w:rsidRPr="00593B94">
        <w:t xml:space="preserve">A retrospective </w:t>
      </w:r>
      <w:r>
        <w:t xml:space="preserve">chart review was performed </w:t>
      </w:r>
      <w:r w:rsidRPr="00593B94">
        <w:t xml:space="preserve">of </w:t>
      </w:r>
      <w:r>
        <w:t xml:space="preserve">all </w:t>
      </w:r>
      <w:r w:rsidRPr="00593B94">
        <w:t xml:space="preserve">patients with non-severe haemophilia A treated at </w:t>
      </w:r>
      <w:r>
        <w:t xml:space="preserve">all </w:t>
      </w:r>
      <w:r w:rsidRPr="00593B94">
        <w:t xml:space="preserve">seven </w:t>
      </w:r>
      <w:r>
        <w:t xml:space="preserve">London </w:t>
      </w:r>
      <w:r w:rsidRPr="00593B94">
        <w:t>haemophilia centres</w:t>
      </w:r>
      <w:r>
        <w:t xml:space="preserve"> (four comprehensive care centres (CCC) </w:t>
      </w:r>
      <w:r w:rsidRPr="00593B94">
        <w:t>and</w:t>
      </w:r>
      <w:r>
        <w:t xml:space="preserve"> three</w:t>
      </w:r>
      <w:r w:rsidRPr="00593B94">
        <w:t xml:space="preserve"> </w:t>
      </w:r>
      <w:r>
        <w:t>haemophilia treatment centres (</w:t>
      </w:r>
      <w:r w:rsidRPr="00593B94">
        <w:t>HTC</w:t>
      </w:r>
      <w:r>
        <w:t>))</w:t>
      </w:r>
      <w:r w:rsidRPr="00593B94">
        <w:t>.</w:t>
      </w:r>
      <w:r>
        <w:t xml:space="preserve"> A</w:t>
      </w:r>
      <w:r w:rsidRPr="00593B94">
        <w:t>ll sequentially treated patients with non-sev</w:t>
      </w:r>
      <w:r>
        <w:t xml:space="preserve">ere haemophilia </w:t>
      </w:r>
      <w:proofErr w:type="gramStart"/>
      <w:r>
        <w:t>A</w:t>
      </w:r>
      <w:proofErr w:type="gramEnd"/>
      <w:r>
        <w:t xml:space="preserve"> receiving treatment between </w:t>
      </w:r>
      <w:r w:rsidRPr="00593B94">
        <w:t>1</w:t>
      </w:r>
      <w:r>
        <w:t xml:space="preserve">/1/11 and </w:t>
      </w:r>
      <w:r w:rsidRPr="00593B94">
        <w:t>31/12/12</w:t>
      </w:r>
      <w:r>
        <w:t xml:space="preserve"> were included</w:t>
      </w:r>
      <w:r w:rsidRPr="00593B94">
        <w:t>.</w:t>
      </w:r>
      <w:r>
        <w:t xml:space="preserve"> </w:t>
      </w:r>
    </w:p>
    <w:p w14:paraId="0474BBCD" w14:textId="1987B414" w:rsidR="007D3015" w:rsidRPr="0066651F" w:rsidRDefault="007D3015" w:rsidP="007D3015">
      <w:pPr>
        <w:spacing w:line="480" w:lineRule="auto"/>
        <w:jc w:val="both"/>
      </w:pPr>
      <w:r w:rsidRPr="00593B94">
        <w:t xml:space="preserve">The primary objective was to </w:t>
      </w:r>
      <w:r w:rsidR="0000540B" w:rsidRPr="0066651F">
        <w:t xml:space="preserve">audit </w:t>
      </w:r>
      <w:r w:rsidR="0070443C" w:rsidRPr="0066651F">
        <w:t xml:space="preserve">inhibitor </w:t>
      </w:r>
      <w:r w:rsidR="001F7D15" w:rsidRPr="0066651F">
        <w:t>screening activity</w:t>
      </w:r>
      <w:r w:rsidRPr="0066651F">
        <w:t xml:space="preserve"> </w:t>
      </w:r>
      <w:r w:rsidR="00190AFC" w:rsidRPr="0066651F">
        <w:t>against</w:t>
      </w:r>
      <w:r w:rsidR="00D33562">
        <w:t xml:space="preserve"> </w:t>
      </w:r>
      <w:r>
        <w:t>United Kingdom Haemophilia Centre Doctors’ Organisation (</w:t>
      </w:r>
      <w:r w:rsidRPr="00593B94">
        <w:t>UKHCDO</w:t>
      </w:r>
      <w:r>
        <w:t>)</w:t>
      </w:r>
      <w:r w:rsidRPr="00593B94">
        <w:t xml:space="preserve"> </w:t>
      </w:r>
      <w:r>
        <w:t xml:space="preserve">inhibitor screening </w:t>
      </w:r>
      <w:r w:rsidRPr="0066651F">
        <w:t>guidelines</w:t>
      </w:r>
      <w:r w:rsidR="00B2157C" w:rsidRPr="0066651F">
        <w:t xml:space="preserve"> available at the time of study</w:t>
      </w:r>
      <w:r w:rsidRPr="0066651F">
        <w:t xml:space="preserve"> </w:t>
      </w:r>
      <w:r w:rsidRPr="0066651F">
        <w:fldChar w:fldCharType="begin">
          <w:fldData xml:space="preserve">PFJlZm1hbj48Q2l0ZT48QXV0aG9yPkNvbGxpbnM8L0F1dGhvcj48WWVhcj4yMDEzPC9ZZWFyPjxS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</w:fldData>
        </w:fldChar>
      </w:r>
      <w:r w:rsidR="008E50FB" w:rsidRPr="0066651F">
        <w:instrText xml:space="preserve"> ADDIN REFMGR.CITE </w:instrText>
      </w:r>
      <w:r w:rsidR="008E50FB" w:rsidRPr="004306B9">
        <w:fldChar w:fldCharType="begin">
          <w:fldData xml:space="preserve">PFJlZm1hbj48Q2l0ZT48QXV0aG9yPkNvbGxpbnM8L0F1dGhvcj48WWVhcj4yMDEzPC9ZZWFyPjxS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</w:fldData>
        </w:fldChar>
      </w:r>
      <w:r w:rsidR="008E50FB" w:rsidRPr="0066651F">
        <w:instrText xml:space="preserve"> ADDIN EN.CITE.DATA </w:instrText>
      </w:r>
      <w:r w:rsidR="008E50FB" w:rsidRPr="004306B9">
        <w:fldChar w:fldCharType="end"/>
      </w:r>
      <w:r w:rsidRPr="0066651F">
        <w:fldChar w:fldCharType="separate"/>
      </w:r>
      <w:r w:rsidR="008E50FB" w:rsidRPr="0066651F">
        <w:rPr>
          <w:noProof/>
        </w:rPr>
        <w:t>(</w:t>
      </w:r>
      <w:r w:rsidR="001F7D15" w:rsidRPr="0066651F">
        <w:rPr>
          <w:noProof/>
        </w:rPr>
        <w:t xml:space="preserve">Hay </w:t>
      </w:r>
      <w:r w:rsidR="001F7D15" w:rsidRPr="004306B9">
        <w:rPr>
          <w:i/>
          <w:noProof/>
        </w:rPr>
        <w:t>et al</w:t>
      </w:r>
      <w:r w:rsidR="00A0310A" w:rsidRPr="004306B9">
        <w:rPr>
          <w:noProof/>
        </w:rPr>
        <w:t xml:space="preserve">, </w:t>
      </w:r>
      <w:r w:rsidR="001F7D15" w:rsidRPr="0066651F">
        <w:rPr>
          <w:noProof/>
        </w:rPr>
        <w:t>2006)</w:t>
      </w:r>
      <w:r w:rsidR="00190AFC" w:rsidRPr="0066651F">
        <w:rPr>
          <w:noProof/>
        </w:rPr>
        <w:t>.</w:t>
      </w:r>
      <w:r w:rsidR="001F7D15" w:rsidRPr="0066651F">
        <w:rPr>
          <w:noProof/>
        </w:rPr>
        <w:t xml:space="preserve"> </w:t>
      </w:r>
      <w:r w:rsidRPr="0066651F">
        <w:fldChar w:fldCharType="end"/>
      </w:r>
      <w:r w:rsidRPr="0066651F">
        <w:t xml:space="preserve"> The</w:t>
      </w:r>
      <w:r w:rsidR="00190AFC" w:rsidRPr="0066651F">
        <w:t>se</w:t>
      </w:r>
      <w:r w:rsidRPr="0066651F">
        <w:t xml:space="preserve"> recommend</w:t>
      </w:r>
      <w:r w:rsidR="00B2157C" w:rsidRPr="0066651F">
        <w:t>ed</w:t>
      </w:r>
      <w:r w:rsidRPr="0066651F">
        <w:t xml:space="preserve"> that patients with </w:t>
      </w:r>
      <w:r w:rsidR="00190AFC" w:rsidRPr="0066651F">
        <w:t xml:space="preserve">moderate and </w:t>
      </w:r>
      <w:r w:rsidR="001F7D15" w:rsidRPr="0066651F">
        <w:t>mild</w:t>
      </w:r>
      <w:r w:rsidRPr="0066651F">
        <w:t xml:space="preserve"> haemophilia A receive </w:t>
      </w:r>
      <w:r w:rsidR="00190AFC" w:rsidRPr="0066651F">
        <w:t xml:space="preserve">annual </w:t>
      </w:r>
      <w:r w:rsidRPr="0066651F">
        <w:t>inhibitor</w:t>
      </w:r>
      <w:r w:rsidR="00190AFC" w:rsidRPr="0066651F">
        <w:t xml:space="preserve"> </w:t>
      </w:r>
      <w:r w:rsidRPr="0066651F">
        <w:t>screening</w:t>
      </w:r>
      <w:r w:rsidR="00190AFC" w:rsidRPr="0066651F">
        <w:t xml:space="preserve"> </w:t>
      </w:r>
      <w:r w:rsidR="00190AFC" w:rsidRPr="004306B9">
        <w:rPr>
          <w:i/>
        </w:rPr>
        <w:t>or</w:t>
      </w:r>
      <w:r w:rsidR="00190AFC" w:rsidRPr="0066651F">
        <w:t xml:space="preserve"> </w:t>
      </w:r>
      <w:r w:rsidR="006B00AB" w:rsidRPr="0066651F">
        <w:t xml:space="preserve">after intensive </w:t>
      </w:r>
      <w:r w:rsidR="006B00AB" w:rsidRPr="0066651F">
        <w:lastRenderedPageBreak/>
        <w:t xml:space="preserve">replacement treatment, especially in </w:t>
      </w:r>
      <w:r w:rsidR="001321C0" w:rsidRPr="0066651F">
        <w:t>“high-</w:t>
      </w:r>
      <w:r w:rsidR="006B00AB" w:rsidRPr="0066651F">
        <w:t>risk</w:t>
      </w:r>
      <w:r w:rsidR="001321C0" w:rsidRPr="0066651F">
        <w:t>”</w:t>
      </w:r>
      <w:r w:rsidR="006B00AB" w:rsidRPr="0066651F">
        <w:t xml:space="preserve"> </w:t>
      </w:r>
      <w:r w:rsidR="0046280A" w:rsidRPr="004306B9">
        <w:rPr>
          <w:i/>
        </w:rPr>
        <w:t>F8</w:t>
      </w:r>
      <w:r w:rsidR="0046280A" w:rsidRPr="0066651F">
        <w:t xml:space="preserve"> </w:t>
      </w:r>
      <w:r w:rsidR="006B00AB" w:rsidRPr="0066651F">
        <w:t>mutations.</w:t>
      </w:r>
      <w:r w:rsidRPr="0066651F">
        <w:t xml:space="preserve"> </w:t>
      </w:r>
      <w:r w:rsidR="00B2157C" w:rsidRPr="0066651F">
        <w:t>Subsequent UK</w:t>
      </w:r>
      <w:r w:rsidR="0046280A" w:rsidRPr="0066651F">
        <w:t>HCDO</w:t>
      </w:r>
      <w:r w:rsidR="00B2157C" w:rsidRPr="0066651F">
        <w:t xml:space="preserve"> guidance has recapitulated th</w:t>
      </w:r>
      <w:r w:rsidR="00C172AA" w:rsidRPr="0066651F">
        <w:t>ese recommendations</w:t>
      </w:r>
      <w:r w:rsidR="001321C0" w:rsidRPr="0066651F">
        <w:t xml:space="preserve"> </w:t>
      </w:r>
      <w:r w:rsidR="00B2157C" w:rsidRPr="0066651F">
        <w:t xml:space="preserve">(Collins </w:t>
      </w:r>
      <w:r w:rsidR="00B2157C" w:rsidRPr="004306B9">
        <w:rPr>
          <w:i/>
        </w:rPr>
        <w:t>et al</w:t>
      </w:r>
      <w:r w:rsidR="00B2157C" w:rsidRPr="0066651F">
        <w:t xml:space="preserve"> 2013).</w:t>
      </w:r>
    </w:p>
    <w:p w14:paraId="74060A07" w14:textId="1D6B6A3E" w:rsidR="007D3015" w:rsidRPr="0066651F" w:rsidRDefault="007D3015" w:rsidP="004306B9">
      <w:pPr>
        <w:spacing w:line="480" w:lineRule="auto"/>
      </w:pPr>
      <w:r w:rsidRPr="0066651F">
        <w:t xml:space="preserve">The optimal time period in which testing should be performed following </w:t>
      </w:r>
      <w:r w:rsidR="006B00AB" w:rsidRPr="0066651F">
        <w:t xml:space="preserve">such intensive </w:t>
      </w:r>
      <w:r w:rsidR="0046280A" w:rsidRPr="0066651F">
        <w:t xml:space="preserve">FVIII </w:t>
      </w:r>
      <w:r w:rsidR="006B00AB" w:rsidRPr="0066651F">
        <w:t>replacement</w:t>
      </w:r>
      <w:r w:rsidRPr="0066651F">
        <w:t xml:space="preserve"> (so called “convalescent inhibitor screening”) is not defined. For the purpose of this study, convalescent inhibitor screening was defined as testing within six weeks (≤42 days) of the first treatment day</w:t>
      </w:r>
      <w:r w:rsidR="00190AFC" w:rsidRPr="0066651F">
        <w:t xml:space="preserve"> and</w:t>
      </w:r>
      <w:r w:rsidRPr="0066651F">
        <w:t xml:space="preserve"> </w:t>
      </w:r>
      <w:r w:rsidR="006B00AB" w:rsidRPr="0066651F">
        <w:t xml:space="preserve">categorised </w:t>
      </w:r>
      <w:r w:rsidR="00190AFC" w:rsidRPr="0066651F">
        <w:t xml:space="preserve">for </w:t>
      </w:r>
      <w:r w:rsidR="00190AFC" w:rsidRPr="004306B9">
        <w:rPr>
          <w:i/>
        </w:rPr>
        <w:t>F8</w:t>
      </w:r>
      <w:r w:rsidR="00190AFC" w:rsidRPr="0066651F">
        <w:t xml:space="preserve"> genotype</w:t>
      </w:r>
      <w:r w:rsidR="006B00AB" w:rsidRPr="0066651F">
        <w:t xml:space="preserve"> as follows: </w:t>
      </w:r>
    </w:p>
    <w:p w14:paraId="26BB9A5E" w14:textId="77777777" w:rsidR="006B00AB" w:rsidRDefault="006B00AB" w:rsidP="004306B9">
      <w:pPr>
        <w:spacing w:line="480" w:lineRule="auto"/>
        <w:ind w:left="720"/>
      </w:pPr>
      <w:r>
        <w:t xml:space="preserve">“standard-risk” </w:t>
      </w:r>
      <w:r w:rsidRPr="004306B9">
        <w:rPr>
          <w:i/>
        </w:rPr>
        <w:t>F8</w:t>
      </w:r>
      <w:r>
        <w:t xml:space="preserve"> genotype: Annual inhibitor testing in all patients who have received exposure to FVIII concentrate in that year. Follow-up inhibitor screening after intensive FVIII exposure (</w:t>
      </w:r>
      <w:r>
        <w:rPr>
          <w:rFonts w:ascii="Cambria" w:hAnsi="Cambria"/>
        </w:rPr>
        <w:t>≥</w:t>
      </w:r>
      <w:r>
        <w:t>5EDs) or surgery.</w:t>
      </w:r>
    </w:p>
    <w:p w14:paraId="3FE72173" w14:textId="0AC643AB" w:rsidR="006B00AB" w:rsidRDefault="006B00AB" w:rsidP="004306B9">
      <w:pPr>
        <w:spacing w:line="480" w:lineRule="auto"/>
        <w:ind w:left="720"/>
      </w:pPr>
      <w:r>
        <w:t>“</w:t>
      </w:r>
      <w:proofErr w:type="gramStart"/>
      <w:r>
        <w:t>high-risk</w:t>
      </w:r>
      <w:proofErr w:type="gramEnd"/>
      <w:r>
        <w:t xml:space="preserve">” </w:t>
      </w:r>
      <w:r w:rsidRPr="004306B9">
        <w:rPr>
          <w:i/>
        </w:rPr>
        <w:t>F8</w:t>
      </w:r>
      <w:r>
        <w:t xml:space="preserve"> genotype: Follow up inhibitor testing after </w:t>
      </w:r>
      <w:r w:rsidRPr="004306B9">
        <w:rPr>
          <w:i/>
        </w:rPr>
        <w:t xml:space="preserve">all </w:t>
      </w:r>
      <w:r>
        <w:t>episodes of exposure to FVIII concentrate.</w:t>
      </w:r>
    </w:p>
    <w:p w14:paraId="20FB1012" w14:textId="77777777" w:rsidR="007D3015" w:rsidRDefault="007D3015" w:rsidP="007D3015">
      <w:pPr>
        <w:spacing w:line="480" w:lineRule="auto"/>
        <w:jc w:val="both"/>
      </w:pPr>
      <w:r w:rsidRPr="00AE0856">
        <w:t xml:space="preserve">Secondary objectives were to assess </w:t>
      </w:r>
      <w:r>
        <w:t xml:space="preserve">uptake of </w:t>
      </w:r>
      <w:r w:rsidRPr="00AE0856">
        <w:rPr>
          <w:i/>
        </w:rPr>
        <w:t xml:space="preserve">F8 </w:t>
      </w:r>
      <w:r>
        <w:t xml:space="preserve">genotype testing, evaluate </w:t>
      </w:r>
      <w:r w:rsidRPr="00AE0856">
        <w:t>treatment patterns</w:t>
      </w:r>
      <w:r>
        <w:t xml:space="preserve"> (including DDAVP use)</w:t>
      </w:r>
      <w:r w:rsidRPr="00AE0856">
        <w:t>,</w:t>
      </w:r>
      <w:r>
        <w:t xml:space="preserve"> bleeding patterns,</w:t>
      </w:r>
      <w:r w:rsidRPr="00AE0856">
        <w:t xml:space="preserve"> timing of in</w:t>
      </w:r>
      <w:r>
        <w:t>hibitor screening and the incidence</w:t>
      </w:r>
      <w:r w:rsidRPr="00AE0856">
        <w:t xml:space="preserve"> of new inhibitors</w:t>
      </w:r>
      <w:r>
        <w:t>.</w:t>
      </w:r>
      <w:r w:rsidRPr="00AE0856">
        <w:t xml:space="preserve"> </w:t>
      </w:r>
      <w:r>
        <w:t xml:space="preserve">The study design and data to be collected were discussed with the Clinical Effectiveness Unit (CEU) at The Royal London Hospital and Research Approvals Office (Joint Research Management Office) and represented service evaluation and clinical audit. The study was registered </w:t>
      </w:r>
      <w:r w:rsidRPr="00C77E6F">
        <w:t>locally</w:t>
      </w:r>
      <w:r>
        <w:t xml:space="preserve"> at each centre by the lead treating-physician.</w:t>
      </w:r>
    </w:p>
    <w:p w14:paraId="5AA44D77" w14:textId="77777777" w:rsidR="007D3015" w:rsidRPr="00760590" w:rsidRDefault="007D3015" w:rsidP="007D3015">
      <w:pPr>
        <w:spacing w:line="480" w:lineRule="auto"/>
        <w:jc w:val="both"/>
        <w:rPr>
          <w:i/>
        </w:rPr>
      </w:pPr>
      <w:r w:rsidRPr="00760590">
        <w:rPr>
          <w:i/>
        </w:rPr>
        <w:t>Diagnosis and Definitions of Non-Severe Haemophilia A</w:t>
      </w:r>
    </w:p>
    <w:p w14:paraId="6C3CC0A5" w14:textId="77777777" w:rsidR="007D3015" w:rsidRPr="00AE0856" w:rsidRDefault="007D3015" w:rsidP="007D3015">
      <w:pPr>
        <w:spacing w:line="480" w:lineRule="auto"/>
        <w:jc w:val="both"/>
      </w:pPr>
      <w:r>
        <w:t>All patients were diagnosed locally with baseline FVIII</w:t>
      </w:r>
      <w:proofErr w:type="gramStart"/>
      <w:r>
        <w:t>:C</w:t>
      </w:r>
      <w:proofErr w:type="gramEnd"/>
      <w:r>
        <w:t xml:space="preserve"> (bFVIII:C) levels derived from the centres’ patient registration records. </w:t>
      </w:r>
      <w:r w:rsidRPr="00AE0856">
        <w:t>Non-severe haemophilia A</w:t>
      </w:r>
      <w:r>
        <w:t xml:space="preserve"> was defined as a FVIII</w:t>
      </w:r>
      <w:proofErr w:type="gramStart"/>
      <w:r>
        <w:t>:C</w:t>
      </w:r>
      <w:proofErr w:type="gramEnd"/>
      <w:r>
        <w:t xml:space="preserve"> of 1-50 IU/dL </w:t>
      </w:r>
      <w:r>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C9SZWZtYW4+AG==
</w:fldData>
        </w:fldChar>
      </w:r>
      <w:r w:rsidR="008E50FB">
        <w:instrText xml:space="preserve"> ADDIN REFMGR.CITE </w:instrText>
      </w:r>
      <w:r w:rsidR="008E50FB">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C9SZWZtYW4+AG==
</w:fldData>
        </w:fldChar>
      </w:r>
      <w:r w:rsidR="008E50FB">
        <w:instrText xml:space="preserve"> ADDIN EN.CITE.DATA </w:instrText>
      </w:r>
      <w:r w:rsidR="008E50FB">
        <w:fldChar w:fldCharType="end"/>
      </w:r>
      <w:r>
        <w:fldChar w:fldCharType="separate"/>
      </w:r>
      <w:r w:rsidR="008E50FB">
        <w:rPr>
          <w:noProof/>
        </w:rPr>
        <w:t xml:space="preserve">(Hay </w:t>
      </w:r>
      <w:r w:rsidR="008E50FB" w:rsidRPr="008E50FB">
        <w:rPr>
          <w:i/>
          <w:noProof/>
        </w:rPr>
        <w:t>et al</w:t>
      </w:r>
      <w:r w:rsidR="008E50FB">
        <w:rPr>
          <w:noProof/>
        </w:rPr>
        <w:t>, 1998)</w:t>
      </w:r>
      <w:r>
        <w:fldChar w:fldCharType="end"/>
      </w:r>
      <w:r>
        <w:t xml:space="preserve">. Patients were then further sub-categorised by the investigator as having </w:t>
      </w:r>
      <w:r w:rsidRPr="00AE0856">
        <w:t>either</w:t>
      </w:r>
      <w:r>
        <w:t>,</w:t>
      </w:r>
      <w:r w:rsidRPr="00AE0856">
        <w:t xml:space="preserve"> moderate (FVIII</w:t>
      </w:r>
      <w:proofErr w:type="gramStart"/>
      <w:r w:rsidRPr="00AE0856">
        <w:t>:C</w:t>
      </w:r>
      <w:proofErr w:type="gramEnd"/>
      <w:r w:rsidRPr="00AE0856">
        <w:t xml:space="preserve"> </w:t>
      </w:r>
      <w:r>
        <w:t>&gt;1 to ≤</w:t>
      </w:r>
      <w:r w:rsidRPr="00AE0856">
        <w:t xml:space="preserve">5IU/dL) or mild (FVIII:C </w:t>
      </w:r>
      <w:r>
        <w:t>&gt;5 to ≤</w:t>
      </w:r>
      <w:r w:rsidRPr="00AE0856">
        <w:t xml:space="preserve">50IU/dL) haemophilia A </w:t>
      </w:r>
      <w:r>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ENpdGU+PEF1dGhvcj5XaGl0ZTwvQXV0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</w:fldData>
        </w:fldChar>
      </w:r>
      <w:r w:rsidR="008E50FB">
        <w:instrText xml:space="preserve"> ADDIN REFMGR.CITE </w:instrText>
      </w:r>
      <w:r w:rsidR="008E50FB">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ENpdGU+PEF1dGhvcj5XaGl0ZTwvQXV0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</w:fldData>
        </w:fldChar>
      </w:r>
      <w:r w:rsidR="008E50FB">
        <w:instrText xml:space="preserve"> ADDIN EN.CITE.DATA </w:instrText>
      </w:r>
      <w:r w:rsidR="008E50FB">
        <w:fldChar w:fldCharType="end"/>
      </w:r>
      <w:r>
        <w:fldChar w:fldCharType="separate"/>
      </w:r>
      <w:r w:rsidR="008E50FB">
        <w:rPr>
          <w:noProof/>
        </w:rPr>
        <w:t xml:space="preserve">(Hay </w:t>
      </w:r>
      <w:r w:rsidR="008E50FB" w:rsidRPr="008E50FB">
        <w:rPr>
          <w:i/>
          <w:noProof/>
        </w:rPr>
        <w:t>et al</w:t>
      </w:r>
      <w:r w:rsidR="008E50FB">
        <w:rPr>
          <w:noProof/>
        </w:rPr>
        <w:t xml:space="preserve">, 1998;White </w:t>
      </w:r>
      <w:r w:rsidR="008E50FB" w:rsidRPr="008E50FB">
        <w:rPr>
          <w:i/>
          <w:noProof/>
        </w:rPr>
        <w:t>et al</w:t>
      </w:r>
      <w:r w:rsidR="008E50FB">
        <w:rPr>
          <w:noProof/>
        </w:rPr>
        <w:t xml:space="preserve">, 2001;Blanchette </w:t>
      </w:r>
      <w:r w:rsidR="008E50FB" w:rsidRPr="008E50FB">
        <w:rPr>
          <w:i/>
          <w:noProof/>
        </w:rPr>
        <w:t>et al</w:t>
      </w:r>
      <w:r w:rsidR="008E50FB">
        <w:rPr>
          <w:noProof/>
        </w:rPr>
        <w:t>, 2014)</w:t>
      </w:r>
      <w:r>
        <w:fldChar w:fldCharType="end"/>
      </w:r>
      <w:r>
        <w:t xml:space="preserve">. </w:t>
      </w:r>
    </w:p>
    <w:p w14:paraId="71B761CA" w14:textId="77777777" w:rsidR="007D3015" w:rsidRPr="00760590" w:rsidRDefault="007D3015" w:rsidP="007D3015">
      <w:pPr>
        <w:spacing w:line="480" w:lineRule="auto"/>
        <w:jc w:val="both"/>
        <w:rPr>
          <w:i/>
        </w:rPr>
      </w:pPr>
      <w:r w:rsidRPr="00760590">
        <w:rPr>
          <w:i/>
        </w:rPr>
        <w:lastRenderedPageBreak/>
        <w:t>F8 Genotype Testing and Definitions of “High-Risk” F8 Genotypes</w:t>
      </w:r>
    </w:p>
    <w:p w14:paraId="232F794C" w14:textId="381ADFE3" w:rsidR="007D3015" w:rsidRDefault="007D3015" w:rsidP="007D3015">
      <w:pPr>
        <w:spacing w:line="480" w:lineRule="auto"/>
        <w:jc w:val="both"/>
      </w:pPr>
      <w:r>
        <w:t xml:space="preserve">Where available, </w:t>
      </w:r>
      <w:r w:rsidRPr="00222806">
        <w:rPr>
          <w:i/>
        </w:rPr>
        <w:t>F8</w:t>
      </w:r>
      <w:r w:rsidRPr="00E339E5">
        <w:t xml:space="preserve"> genotype was </w:t>
      </w:r>
      <w:r>
        <w:t xml:space="preserve">derived from historical personal or family </w:t>
      </w:r>
      <w:r w:rsidRPr="00E339E5">
        <w:t>testing</w:t>
      </w:r>
      <w:r>
        <w:t xml:space="preserve">, then </w:t>
      </w:r>
      <w:r w:rsidRPr="00AE0856">
        <w:t xml:space="preserve">categorised </w:t>
      </w:r>
      <w:r w:rsidR="006E19E9">
        <w:t>by centres as</w:t>
      </w:r>
      <w:r>
        <w:t xml:space="preserve"> “</w:t>
      </w:r>
      <w:r w:rsidRPr="00AE0856">
        <w:t>high</w:t>
      </w:r>
      <w:r>
        <w:t>”</w:t>
      </w:r>
      <w:r w:rsidRPr="00AE0856">
        <w:t xml:space="preserve"> or </w:t>
      </w:r>
      <w:r>
        <w:t>“standard-</w:t>
      </w:r>
      <w:r w:rsidRPr="00AE0856">
        <w:t>risk</w:t>
      </w:r>
      <w:r>
        <w:t xml:space="preserve">” </w:t>
      </w:r>
      <w:r w:rsidRPr="00222806">
        <w:rPr>
          <w:i/>
        </w:rPr>
        <w:t>F8</w:t>
      </w:r>
      <w:r>
        <w:rPr>
          <w:i/>
        </w:rPr>
        <w:t xml:space="preserve"> </w:t>
      </w:r>
      <w:r>
        <w:t>genotypes</w:t>
      </w:r>
      <w:r w:rsidRPr="00AE0856">
        <w:t xml:space="preserve">. </w:t>
      </w:r>
      <w:r>
        <w:t>“High-risk” genotypes were derived from the published HIGS cohort (legacy format with HGVS assignment</w:t>
      </w:r>
      <w:r w:rsidRPr="00AE0856">
        <w:t xml:space="preserve"> in parentheses</w:t>
      </w:r>
      <w:r>
        <w:t xml:space="preserve">) </w:t>
      </w:r>
      <w:r>
        <w:fldChar w:fldCharType="begin">
          <w:fldData xml:space="preserve">PFJlZm1hbj48Q2l0ZT48QXV0aG9yPk9sZGVuYnVyZzwvQXV0aG9yPjxZZWFyPjIwMDY8L1llYXI+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==
</w:fldData>
        </w:fldChar>
      </w:r>
      <w:r w:rsidR="008E50FB">
        <w:instrText xml:space="preserve"> ADDIN REFMGR.CITE </w:instrText>
      </w:r>
      <w:r w:rsidR="008E50FB">
        <w:fldChar w:fldCharType="begin">
          <w:fldData xml:space="preserve">PFJlZm1hbj48Q2l0ZT48QXV0aG9yPk9sZGVuYnVyZzwvQXV0aG9yPjxZZWFyPjIwMDY8L1llYXI+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==
</w:fldData>
        </w:fldChar>
      </w:r>
      <w:r w:rsidR="008E50FB">
        <w:instrText xml:space="preserve"> ADDIN EN.CITE.DATA </w:instrText>
      </w:r>
      <w:r w:rsidR="008E50FB">
        <w:fldChar w:fldCharType="end"/>
      </w:r>
      <w:r>
        <w:fldChar w:fldCharType="separate"/>
      </w:r>
      <w:r w:rsidR="008E50FB">
        <w:rPr>
          <w:noProof/>
        </w:rPr>
        <w:t xml:space="preserve">(Oldenburg &amp; Pavlova, 2006;Astermark </w:t>
      </w:r>
      <w:r w:rsidR="008E50FB" w:rsidRPr="008E50FB">
        <w:rPr>
          <w:i/>
          <w:noProof/>
        </w:rPr>
        <w:t>et al</w:t>
      </w:r>
      <w:r w:rsidR="008E50FB">
        <w:rPr>
          <w:noProof/>
        </w:rPr>
        <w:t>, 2013)</w:t>
      </w:r>
      <w:r>
        <w:fldChar w:fldCharType="end"/>
      </w:r>
      <w:r>
        <w:t>: Arg593Cys (Arg612Cys); Tyr2105Cys (Ty2124Cys);</w:t>
      </w:r>
      <w:r w:rsidRPr="00097460">
        <w:t xml:space="preserve"> Arg2150His </w:t>
      </w:r>
      <w:r>
        <w:t>(Arg2169His); Arg2163His (Arg2182His); Tyr2229Cys (Trp2248Cys);</w:t>
      </w:r>
      <w:r w:rsidRPr="00097460">
        <w:t xml:space="preserve"> Asn2286Lys (Asn2305Lys) and Pro23000Leu (Pro2319Leu)</w:t>
      </w:r>
      <w:r w:rsidRPr="00AE0856">
        <w:t xml:space="preserve"> </w:t>
      </w:r>
      <w:r>
        <w:fldChar w:fldCharType="begin">
          <w:fldData xml:space="preserve">PFJlZm1hbj48Q2l0ZT48QXV0aG9yPktlbWJhbGwtQ29vazwvQXV0aG9yPjxZZWFyPjE5OTg8L1ll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</w:fldData>
        </w:fldChar>
      </w:r>
      <w:r w:rsidR="008E50FB">
        <w:instrText xml:space="preserve"> ADDIN REFMGR.CITE </w:instrText>
      </w:r>
      <w:r w:rsidR="008E50FB">
        <w:fldChar w:fldCharType="begin">
          <w:fldData xml:space="preserve">PFJlZm1hbj48Q2l0ZT48QXV0aG9yPktlbWJhbGwtQ29vazwvQXV0aG9yPjxZZWFyPjE5OTg8L1ll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</w:fldData>
        </w:fldChar>
      </w:r>
      <w:r w:rsidR="008E50FB">
        <w:instrText xml:space="preserve"> ADDIN EN.CITE.DATA </w:instrText>
      </w:r>
      <w:r w:rsidR="008E50FB">
        <w:fldChar w:fldCharType="end"/>
      </w:r>
      <w:r>
        <w:fldChar w:fldCharType="separate"/>
      </w:r>
      <w:r w:rsidR="008E50FB">
        <w:rPr>
          <w:noProof/>
        </w:rPr>
        <w:t xml:space="preserve">(Kemball-Cook </w:t>
      </w:r>
      <w:r w:rsidR="008E50FB" w:rsidRPr="008E50FB">
        <w:rPr>
          <w:i/>
          <w:noProof/>
        </w:rPr>
        <w:t>et al</w:t>
      </w:r>
      <w:r w:rsidR="008E50FB">
        <w:rPr>
          <w:noProof/>
        </w:rPr>
        <w:t xml:space="preserve">, 1998;Oldenburg &amp; Pavlova, 2006;Astermark </w:t>
      </w:r>
      <w:r w:rsidR="008E50FB" w:rsidRPr="008E50FB">
        <w:rPr>
          <w:i/>
          <w:noProof/>
        </w:rPr>
        <w:t>et al</w:t>
      </w:r>
      <w:r w:rsidR="008E50FB">
        <w:rPr>
          <w:noProof/>
        </w:rPr>
        <w:t>, 2013)</w:t>
      </w:r>
      <w:r>
        <w:fldChar w:fldCharType="end"/>
      </w:r>
      <w:r w:rsidRPr="00AE0856">
        <w:t xml:space="preserve">. </w:t>
      </w:r>
    </w:p>
    <w:p w14:paraId="6F4D1646" w14:textId="77777777" w:rsidR="007D3015" w:rsidRPr="00760590" w:rsidRDefault="007D3015" w:rsidP="007D3015">
      <w:pPr>
        <w:spacing w:line="480" w:lineRule="auto"/>
        <w:jc w:val="both"/>
        <w:rPr>
          <w:i/>
        </w:rPr>
      </w:pPr>
      <w:r w:rsidRPr="00760590">
        <w:rPr>
          <w:i/>
        </w:rPr>
        <w:t>Data Collection</w:t>
      </w:r>
    </w:p>
    <w:p w14:paraId="7B5C6813" w14:textId="77777777" w:rsidR="007D3015" w:rsidRDefault="007D3015" w:rsidP="007D3015">
      <w:pPr>
        <w:spacing w:line="480" w:lineRule="auto"/>
        <w:jc w:val="both"/>
      </w:pPr>
      <w:r>
        <w:t xml:space="preserve">A standardised data-collection tool was distributed to each of the haemophilia centres, enabling data retrieval directly from </w:t>
      </w:r>
      <w:r w:rsidRPr="00E339E5">
        <w:t>electronic patient records</w:t>
      </w:r>
      <w:r>
        <w:t xml:space="preserve"> (EPR). Data collection took place between 4/4/13 and 18/6/13. </w:t>
      </w:r>
    </w:p>
    <w:p w14:paraId="2311896E" w14:textId="73F1D784" w:rsidR="007D3015" w:rsidRDefault="007D3015" w:rsidP="007D3015">
      <w:pPr>
        <w:spacing w:line="480" w:lineRule="auto"/>
        <w:jc w:val="both"/>
      </w:pPr>
      <w:r w:rsidRPr="00AE0856">
        <w:t>Baseline demographi</w:t>
      </w:r>
      <w:r>
        <w:t>c data, including age, bFVIII</w:t>
      </w:r>
      <w:proofErr w:type="gramStart"/>
      <w:r>
        <w:t>:C</w:t>
      </w:r>
      <w:proofErr w:type="gramEnd"/>
      <w:r>
        <w:t>, inhibitor history and</w:t>
      </w:r>
      <w:r w:rsidRPr="00AE0856">
        <w:t xml:space="preserve"> </w:t>
      </w:r>
      <w:r w:rsidRPr="00222806">
        <w:rPr>
          <w:i/>
        </w:rPr>
        <w:t>F8</w:t>
      </w:r>
      <w:r w:rsidRPr="00C34F94">
        <w:rPr>
          <w:i/>
        </w:rPr>
        <w:t xml:space="preserve"> </w:t>
      </w:r>
      <w:r>
        <w:t xml:space="preserve">genotype result </w:t>
      </w:r>
      <w:r w:rsidRPr="00AE0856">
        <w:t>were collected for all patients</w:t>
      </w:r>
      <w:r w:rsidRPr="004306B9">
        <w:t xml:space="preserve">. </w:t>
      </w:r>
      <w:r w:rsidR="00190AFC" w:rsidRPr="004306B9">
        <w:t xml:space="preserve">Family history of inhibitor was not available for </w:t>
      </w:r>
      <w:r w:rsidR="00937F8C" w:rsidRPr="004306B9">
        <w:t>analysis</w:t>
      </w:r>
      <w:r w:rsidR="00190AFC" w:rsidRPr="004306B9">
        <w:t>.</w:t>
      </w:r>
      <w:r w:rsidR="00937F8C" w:rsidRPr="004306B9">
        <w:t xml:space="preserve"> </w:t>
      </w:r>
      <w:r>
        <w:t>Details of all treatment episodes included: use of desmopressin (DDAVP); and/or FVIII concentrate; and/</w:t>
      </w:r>
      <w:r w:rsidRPr="002A3249">
        <w:t>or bypassing agent</w:t>
      </w:r>
      <w:r>
        <w:t>s</w:t>
      </w:r>
      <w:r w:rsidRPr="002A3249">
        <w:t xml:space="preserve">. </w:t>
      </w:r>
      <w:r>
        <w:t>For</w:t>
      </w:r>
      <w:r w:rsidRPr="002A3249">
        <w:t xml:space="preserve"> episodes treated wi</w:t>
      </w:r>
      <w:r>
        <w:t xml:space="preserve">th FVIII concentrate, </w:t>
      </w:r>
      <w:r w:rsidRPr="002A3249">
        <w:t xml:space="preserve">information </w:t>
      </w:r>
      <w:r>
        <w:t xml:space="preserve">on treatment indication, timing and </w:t>
      </w:r>
      <w:r w:rsidRPr="002A3249">
        <w:t>result</w:t>
      </w:r>
      <w:r>
        <w:t xml:space="preserve">s of any subsequent </w:t>
      </w:r>
      <w:r w:rsidRPr="002A3249">
        <w:t xml:space="preserve">inhibitor </w:t>
      </w:r>
      <w:r>
        <w:t>testing</w:t>
      </w:r>
      <w:r w:rsidRPr="002A3249">
        <w:t xml:space="preserve"> </w:t>
      </w:r>
      <w:r>
        <w:t>was requested</w:t>
      </w:r>
      <w:r w:rsidRPr="002A3249">
        <w:t>. Treatment indications were categorised as home-treatment or on-demand</w:t>
      </w:r>
      <w:r>
        <w:t xml:space="preserve"> (hospital based treatment):</w:t>
      </w:r>
      <w:r w:rsidRPr="002A3249">
        <w:t xml:space="preserve"> bleed/trauma</w:t>
      </w:r>
      <w:r>
        <w:t>;</w:t>
      </w:r>
      <w:r w:rsidRPr="002A3249">
        <w:t xml:space="preserve"> surgery</w:t>
      </w:r>
      <w:r>
        <w:t>;</w:t>
      </w:r>
      <w:r w:rsidRPr="002A3249">
        <w:t xml:space="preserve"> other</w:t>
      </w:r>
      <w:r>
        <w:t xml:space="preserve">; not </w:t>
      </w:r>
      <w:r w:rsidRPr="002A3249">
        <w:t xml:space="preserve">stated. Surgery was </w:t>
      </w:r>
      <w:r>
        <w:t>defined</w:t>
      </w:r>
      <w:r w:rsidRPr="002A3249">
        <w:t xml:space="preserve"> as any surgical or dental intervention/procedure requiring </w:t>
      </w:r>
      <w:r>
        <w:t>haemostatic therapy</w:t>
      </w:r>
      <w:r w:rsidRPr="002A3249">
        <w:t>. An exposure day (ED)</w:t>
      </w:r>
      <w:r>
        <w:t xml:space="preserve"> was defined as a calendar date</w:t>
      </w:r>
      <w:r w:rsidRPr="002A3249">
        <w:t xml:space="preserve"> in</w:t>
      </w:r>
      <w:r>
        <w:t xml:space="preserve"> which</w:t>
      </w:r>
      <w:r w:rsidRPr="002A3249">
        <w:t xml:space="preserve"> one or more FVIII i</w:t>
      </w:r>
      <w:r>
        <w:t xml:space="preserve">nfusions was used </w:t>
      </w:r>
      <w:r>
        <w:fldChar w:fldCharType="begin"/>
      </w:r>
      <w:r w:rsidR="008E50FB">
        <w:instrText xml:space="preserve"> ADDIN REFMGR.CITE &lt;Refman&gt;&lt;Cite&gt;&lt;Author&gt;Gouw&lt;/Author&gt;&lt;Year&gt;2007&lt;/Year&gt;&lt;RecNum&gt;87&lt;/RecNum&gt;&lt;IDText&gt;Treatment characteristics and the risk of inhibitor development: a multicenter cohort study among previously untreated patients with severe hemophilia A&lt;/IDText&gt;&lt;MDL Ref_Type="Journal"&gt;&lt;Ref_Type&gt;Journal&lt;/Ref_Type&gt;&lt;Ref_ID&gt;87&lt;/Ref_ID&gt;&lt;Title_Primary&gt;Treatment characteristics and the risk of inhibitor development: a multicenter cohort study among previously untreated patients with severe hemophilia A&lt;/Title_Primary&gt;&lt;Authors_Primary&gt;Gouw,S.C.&lt;/Authors_Primary&gt;&lt;Authors_Primary&gt;van den Berg,H.M.&lt;/Authors_Primary&gt;&lt;Authors_Primary&gt;le,Cessie S.&lt;/Authors_Primary&gt;&lt;Authors_Primary&gt;van der Bom,J.G.&lt;/Authors_Primary&gt;&lt;Date_Primary&gt;2007/7&lt;/Date_Primary&gt;&lt;Keywords&gt;adverse effects&lt;/Keywords&gt;&lt;Keywords&gt;antagonists &amp;amp; inhibitors&lt;/Keywords&gt;&lt;Keywords&gt;Antibodies&lt;/Keywords&gt;&lt;Keywords&gt;blood&lt;/Keywords&gt;&lt;Keywords&gt;Child,Preschool&lt;/Keywords&gt;&lt;Keywords&gt;Cohort Studies&lt;/Keywords&gt;&lt;Keywords&gt;Drug Hypersensitivity&lt;/Keywords&gt;&lt;Keywords&gt;drug therapy&lt;/Keywords&gt;&lt;Keywords&gt;etiology&lt;/Keywords&gt;&lt;Keywords&gt;Factor Viii&lt;/Keywords&gt;&lt;Keywords&gt;Hemophilia A&lt;/Keywords&gt;&lt;Keywords&gt;Humans&lt;/Keywords&gt;&lt;Keywords&gt;immunology&lt;/Keywords&gt;&lt;Keywords&gt;Infant&lt;/Keywords&gt;&lt;Keywords&gt;Isoantibodies&lt;/Keywords&gt;&lt;Keywords&gt;Male&lt;/Keywords&gt;&lt;Keywords&gt;Recombinant Proteins&lt;/Keywords&gt;&lt;Keywords&gt;Risk Factors&lt;/Keywords&gt;&lt;Keywords&gt;therapeutic use&lt;/Keywords&gt;&lt;Reprint&gt;Not in File&lt;/Reprint&gt;&lt;Start_Page&gt;1383&lt;/Start_Page&gt;&lt;End_Page&gt;1390&lt;/End_Page&gt;&lt;Periodical&gt;J.Thromb.Haemost.&lt;/Periodical&gt;&lt;Volume&gt;5&lt;/Volume&gt;&lt;Issue&gt;7&lt;/Issue&gt;&lt;Misc_3&gt;JTH02595 [pii];10.1111/j.1538-7836.2007.02595.x [doi]&lt;/Misc_3&gt;&lt;Address&gt;Van Creveldkliniek, and Department of Pediatrics, University Medical Center Utrecht, Utrecht, The Netherlands&lt;/Address&gt;&lt;Web_URL&gt;PM:17456190&lt;/Web_URL&gt;&lt;ZZ_JournalFull&gt;&lt;f name="System"&gt;J.Thromb.Haemost.&lt;/f&gt;&lt;/ZZ_JournalFull&gt;&lt;ZZ_WorkformID&gt;1&lt;/ZZ_WorkformID&gt;&lt;/MDL&gt;&lt;/Cite&gt;&lt;/Refman&gt;</w:instrText>
      </w:r>
      <w:r>
        <w:fldChar w:fldCharType="separate"/>
      </w:r>
      <w:r w:rsidR="008E50FB">
        <w:rPr>
          <w:noProof/>
        </w:rPr>
        <w:t xml:space="preserve">(Gouw </w:t>
      </w:r>
      <w:r w:rsidR="008E50FB" w:rsidRPr="008E50FB">
        <w:rPr>
          <w:i/>
          <w:noProof/>
        </w:rPr>
        <w:t>et al</w:t>
      </w:r>
      <w:r w:rsidR="008E50FB">
        <w:rPr>
          <w:noProof/>
        </w:rPr>
        <w:t>, 2007a)</w:t>
      </w:r>
      <w:r>
        <w:fldChar w:fldCharType="end"/>
      </w:r>
      <w:r>
        <w:t>. Where treatment episodes did not include FVIII concentrate, no additional information was retrieved. Only</w:t>
      </w:r>
      <w:r w:rsidRPr="002A3249">
        <w:t xml:space="preserve"> </w:t>
      </w:r>
      <w:r>
        <w:t xml:space="preserve">hospital based </w:t>
      </w:r>
      <w:r w:rsidRPr="002A3249">
        <w:t>on-demand episodes</w:t>
      </w:r>
      <w:r>
        <w:t xml:space="preserve"> and associated inhibitor screens were analysed as these episodes had documented evidence of </w:t>
      </w:r>
      <w:r>
        <w:lastRenderedPageBreak/>
        <w:t>FVIII being infused.</w:t>
      </w:r>
      <w:r w:rsidRPr="002A3249">
        <w:t xml:space="preserve"> </w:t>
      </w:r>
      <w:r>
        <w:t>Home-treatment categorised treatment and timing were considered to be too heterogeneous</w:t>
      </w:r>
      <w:r w:rsidR="0017654D">
        <w:t xml:space="preserve"> for further analysis</w:t>
      </w:r>
      <w:r>
        <w:t xml:space="preserve">. </w:t>
      </w:r>
    </w:p>
    <w:p w14:paraId="72D2036B" w14:textId="77777777" w:rsidR="007D3015" w:rsidRPr="00760590" w:rsidRDefault="007D3015" w:rsidP="007D3015">
      <w:pPr>
        <w:spacing w:line="480" w:lineRule="auto"/>
        <w:jc w:val="both"/>
        <w:rPr>
          <w:i/>
        </w:rPr>
      </w:pPr>
      <w:r w:rsidRPr="00760590">
        <w:rPr>
          <w:i/>
        </w:rPr>
        <w:t>Assessment of Timing of Inhibitor Testing</w:t>
      </w:r>
    </w:p>
    <w:p w14:paraId="7DDA247E" w14:textId="77777777" w:rsidR="007D3015" w:rsidRDefault="007D3015" w:rsidP="007D3015">
      <w:pPr>
        <w:spacing w:line="480" w:lineRule="auto"/>
        <w:jc w:val="both"/>
        <w:rPr>
          <w:color w:val="FF0000"/>
        </w:rPr>
      </w:pPr>
      <w:r>
        <w:t>Participating</w:t>
      </w:r>
      <w:r w:rsidRPr="00E339E5">
        <w:t xml:space="preserve"> haemophilia centre laboratories </w:t>
      </w:r>
      <w:r>
        <w:t>are accredited by Clinical Pathological Accreditation (CPA) and triennial UKHCDO inspections. C</w:t>
      </w:r>
      <w:r w:rsidRPr="00E339E5">
        <w:t>entres performed all inhibitor testing</w:t>
      </w:r>
      <w:r>
        <w:t xml:space="preserve"> </w:t>
      </w:r>
      <w:r w:rsidR="0017654D">
        <w:t xml:space="preserve">locally </w:t>
      </w:r>
      <w:r>
        <w:t>and provided</w:t>
      </w:r>
      <w:r w:rsidRPr="00E339E5">
        <w:t xml:space="preserve"> </w:t>
      </w:r>
      <w:r>
        <w:t>date</w:t>
      </w:r>
      <w:r w:rsidR="00FA6727">
        <w:t>s</w:t>
      </w:r>
      <w:r>
        <w:t xml:space="preserve"> and result</w:t>
      </w:r>
      <w:r w:rsidR="00FA6727">
        <w:t>s</w:t>
      </w:r>
      <w:r>
        <w:t xml:space="preserve"> of </w:t>
      </w:r>
      <w:r w:rsidRPr="00E339E5">
        <w:t>all inhibitor tests perfor</w:t>
      </w:r>
      <w:r>
        <w:t>med within the study period</w:t>
      </w:r>
      <w:r w:rsidRPr="00E339E5">
        <w:t xml:space="preserve">. </w:t>
      </w:r>
    </w:p>
    <w:p w14:paraId="34B6E318" w14:textId="77777777" w:rsidR="007D3015" w:rsidRDefault="007D3015" w:rsidP="007D3015">
      <w:pPr>
        <w:spacing w:line="480" w:lineRule="auto"/>
        <w:jc w:val="both"/>
      </w:pPr>
      <w:r w:rsidRPr="00E339E5">
        <w:t>For evaluation of annual</w:t>
      </w:r>
      <w:r>
        <w:t xml:space="preserve"> inhibitor screening, </w:t>
      </w:r>
      <w:r w:rsidRPr="00E339E5">
        <w:t xml:space="preserve">treatment episodes were paired </w:t>
      </w:r>
      <w:r>
        <w:t xml:space="preserve">to </w:t>
      </w:r>
      <w:r w:rsidRPr="00E339E5">
        <w:t xml:space="preserve">the </w:t>
      </w:r>
      <w:r>
        <w:t>nearest, subsequent inhibitor test, providing</w:t>
      </w:r>
      <w:r w:rsidRPr="00E339E5">
        <w:t xml:space="preserve"> it occurred within one year of the first treatment day</w:t>
      </w:r>
      <w:r>
        <w:t xml:space="preserve">. For patients who received multiple treatment episodes within a year period, a single inhibitor test could represent an annual inhibitor screen for multiple treatment episodes. </w:t>
      </w:r>
    </w:p>
    <w:p w14:paraId="6732EA28" w14:textId="77777777" w:rsidR="007D3015" w:rsidRPr="0054568C" w:rsidRDefault="007D3015" w:rsidP="007D3015">
      <w:pPr>
        <w:spacing w:line="480" w:lineRule="auto"/>
        <w:jc w:val="both"/>
      </w:pPr>
      <w:r>
        <w:t xml:space="preserve">For evaluation of “paired inhibitor screening”, treatment episodes were paired with the nearest subsequent inhibitor test, providing it occurred within one year of the first day of treatment and no factor FVIII exposure occurred in the intervening time. If inhibitor testing was not performed within that year or if another treatment episode occurred before an inhibitor screen within the same year, the treatment episode was judged as not having a paired inhibitor screen. If more than one inhibitor test was sent, the treatment episode was paired to the first inhibitor screen with subsequent assays being excluded from the analysis. Consequently in this </w:t>
      </w:r>
      <w:r w:rsidR="006164BD" w:rsidRPr="004306B9">
        <w:t>sub-</w:t>
      </w:r>
      <w:r>
        <w:t xml:space="preserve">analysis an inhibitor screen could only be paired to a single treatment episode. Screening was assessed as having being sent due to treatment if testing was performed within (±) one day of the subsequent treatment episode. Finally, a true “convalescent inhibitor screen” was defined as a paired inhibitor screen being performed within six weeks after the first day of treatment (≤42 days). </w:t>
      </w:r>
    </w:p>
    <w:p w14:paraId="274DE397" w14:textId="77777777" w:rsidR="007D3015" w:rsidRPr="00760590" w:rsidRDefault="007D3015" w:rsidP="007D3015">
      <w:pPr>
        <w:spacing w:line="480" w:lineRule="auto"/>
        <w:jc w:val="both"/>
        <w:rPr>
          <w:i/>
        </w:rPr>
      </w:pPr>
      <w:r w:rsidRPr="00760590">
        <w:rPr>
          <w:i/>
        </w:rPr>
        <w:t>Statistical Analyses</w:t>
      </w:r>
    </w:p>
    <w:p w14:paraId="7220D046" w14:textId="3F47E0B8" w:rsidR="007D3015" w:rsidRDefault="007D3015" w:rsidP="007D3015">
      <w:pPr>
        <w:spacing w:line="480" w:lineRule="auto"/>
        <w:jc w:val="both"/>
      </w:pPr>
      <w:r>
        <w:lastRenderedPageBreak/>
        <w:t xml:space="preserve">Descriptive statistics, including </w:t>
      </w:r>
      <w:r w:rsidRPr="00E339E5">
        <w:t>mean,</w:t>
      </w:r>
      <w:r>
        <w:t xml:space="preserve"> median, standard deviation, inter-quartile range (IQR) and frequency </w:t>
      </w:r>
      <w:r w:rsidRPr="00E339E5">
        <w:t>were performed.</w:t>
      </w:r>
      <w:r>
        <w:t xml:space="preserve"> The annualised bleed rate (ABR) was calculated from the total number of bleeding episodes recorded in the 2-year data collection window, divided by two. Comparative statistics were performed using the Mann-Whitney U and </w:t>
      </w:r>
      <w:proofErr w:type="spellStart"/>
      <w:r>
        <w:t>Kruskall</w:t>
      </w:r>
      <w:proofErr w:type="spellEnd"/>
      <w:r>
        <w:t>-Wallis H tests for continuous and the Chi-squared, Chi-squared goodness of fit or Fisher’s exact test for categorical variables. A post-hoc analysis of factors associated with inhibitor testing was performed by mixed-effect</w:t>
      </w:r>
      <w:r w:rsidR="002F5055">
        <w:t>s</w:t>
      </w:r>
      <w:r>
        <w:t xml:space="preserve"> logistic regression for the binary outcome of inhibitor test performed within six weeks. All tests performed </w:t>
      </w:r>
      <w:r w:rsidRPr="00E339E5">
        <w:t xml:space="preserve">were two sided, with a p value of &lt;0.05 taken as </w:t>
      </w:r>
      <w:r>
        <w:t xml:space="preserve">being </w:t>
      </w:r>
      <w:r w:rsidRPr="00E339E5">
        <w:t xml:space="preserve">significant. </w:t>
      </w:r>
      <w:r>
        <w:t>Statistical analyses were</w:t>
      </w:r>
      <w:r w:rsidRPr="00E339E5">
        <w:t xml:space="preserve"> performed</w:t>
      </w:r>
      <w:r>
        <w:t xml:space="preserve"> using either </w:t>
      </w:r>
      <w:r w:rsidRPr="00E339E5">
        <w:t>IBM SPSS version 21 (IBM Corp., Armonk, New York, USA)</w:t>
      </w:r>
      <w:r>
        <w:t>, Stata (</w:t>
      </w:r>
      <w:r w:rsidRPr="00A506C1">
        <w:t>StataCorp. 2011. Stata Statistical Software: Release 12.</w:t>
      </w:r>
      <w:r>
        <w:t>1</w:t>
      </w:r>
      <w:r w:rsidRPr="00A506C1">
        <w:t xml:space="preserve"> College Station, TX: StataCorp LP</w:t>
      </w:r>
      <w:r>
        <w:t xml:space="preserve">) or </w:t>
      </w:r>
      <w:r w:rsidRPr="00B04A9E">
        <w:t>GraphPad</w:t>
      </w:r>
      <w:r>
        <w:t xml:space="preserve"> Prism version 6.00 for Windows</w:t>
      </w:r>
      <w:r w:rsidRPr="00B04A9E">
        <w:t xml:space="preserve"> </w:t>
      </w:r>
      <w:r>
        <w:t>(</w:t>
      </w:r>
      <w:r w:rsidRPr="00B04A9E">
        <w:t>GraphPad Software, La Jolla California USA</w:t>
      </w:r>
      <w:r>
        <w:t>).</w:t>
      </w:r>
    </w:p>
    <w:p w14:paraId="6FE30503" w14:textId="77777777" w:rsidR="007D3015" w:rsidRPr="00760590" w:rsidRDefault="007D3015" w:rsidP="007D3015">
      <w:pPr>
        <w:spacing w:line="480" w:lineRule="auto"/>
        <w:jc w:val="both"/>
        <w:rPr>
          <w:b/>
        </w:rPr>
      </w:pPr>
      <w:r w:rsidRPr="00760590">
        <w:rPr>
          <w:b/>
        </w:rPr>
        <w:t xml:space="preserve">Results </w:t>
      </w:r>
    </w:p>
    <w:p w14:paraId="73444065" w14:textId="77777777" w:rsidR="00117C12" w:rsidRPr="004306B9" w:rsidRDefault="007D3015" w:rsidP="00117C12">
      <w:pPr>
        <w:spacing w:line="480" w:lineRule="auto"/>
        <w:jc w:val="both"/>
      </w:pPr>
      <w:r>
        <w:t>853 persons living with non-severe haemophilia A were registered at the 7 haemophilia centres within the London region. Of these, a treatment episode was recorded in 377 (44%) over the two-year study period</w:t>
      </w:r>
      <w:r w:rsidR="00117C12">
        <w:t xml:space="preserve"> </w:t>
      </w:r>
      <w:r w:rsidR="00117C12" w:rsidRPr="004306B9">
        <w:t xml:space="preserve">(102 (27.1%) moderate and 275 (72.9%) mild haemophilia A patients (Table 1)). </w:t>
      </w:r>
    </w:p>
    <w:p w14:paraId="4183E864" w14:textId="6197FBF1" w:rsidR="007D3015" w:rsidRPr="00760590" w:rsidRDefault="007D3015" w:rsidP="007D3015">
      <w:pPr>
        <w:spacing w:line="480" w:lineRule="auto"/>
        <w:jc w:val="both"/>
        <w:rPr>
          <w:i/>
        </w:rPr>
      </w:pPr>
      <w:r>
        <w:t xml:space="preserve"> </w:t>
      </w:r>
      <w:r w:rsidRPr="00760590">
        <w:rPr>
          <w:i/>
        </w:rPr>
        <w:t xml:space="preserve">Uptake of </w:t>
      </w:r>
      <w:r>
        <w:rPr>
          <w:i/>
        </w:rPr>
        <w:t>F8 Genotyping</w:t>
      </w:r>
    </w:p>
    <w:p w14:paraId="7C772847" w14:textId="27EED780" w:rsidR="007D3015" w:rsidRDefault="007D3015" w:rsidP="007D3015">
      <w:pPr>
        <w:spacing w:line="480" w:lineRule="auto"/>
        <w:jc w:val="both"/>
      </w:pPr>
      <w:r>
        <w:t xml:space="preserve">Personal </w:t>
      </w:r>
      <w:r w:rsidRPr="00B47D42">
        <w:rPr>
          <w:i/>
        </w:rPr>
        <w:t>F8</w:t>
      </w:r>
      <w:r>
        <w:t xml:space="preserve"> genotype was retrievable in 79% (297/377) of patients who received treatment in the study period. Evaluating personal </w:t>
      </w:r>
      <w:r w:rsidRPr="00B82C9F">
        <w:rPr>
          <w:i/>
        </w:rPr>
        <w:t xml:space="preserve">F8 </w:t>
      </w:r>
      <w:r>
        <w:t xml:space="preserve">testing by centre, all except one small HTC (19 patients treated) had performed personal </w:t>
      </w:r>
      <w:r w:rsidRPr="00222806">
        <w:rPr>
          <w:i/>
        </w:rPr>
        <w:t>F8</w:t>
      </w:r>
      <w:r>
        <w:t xml:space="preserve"> genotype testing in ≥70% of patients. The causative </w:t>
      </w:r>
      <w:r w:rsidRPr="008672B3">
        <w:rPr>
          <w:i/>
        </w:rPr>
        <w:t>F8</w:t>
      </w:r>
      <w:r>
        <w:t xml:space="preserve"> familial mutation was known in a further 34 patients (9%) in the absence of personal </w:t>
      </w:r>
      <w:r w:rsidRPr="00350227">
        <w:rPr>
          <w:i/>
        </w:rPr>
        <w:t>F8</w:t>
      </w:r>
      <w:r>
        <w:t xml:space="preserve"> genotype testing. </w:t>
      </w:r>
      <w:r w:rsidR="00F3305B">
        <w:t>Thus</w:t>
      </w:r>
      <w:r>
        <w:t xml:space="preserve">, the causative </w:t>
      </w:r>
      <w:r w:rsidRPr="00222806">
        <w:rPr>
          <w:i/>
        </w:rPr>
        <w:t>F8</w:t>
      </w:r>
      <w:r>
        <w:t xml:space="preserve"> genotype was known in 88% (331/377) of patients with 18% (58/331) classified </w:t>
      </w:r>
      <w:r w:rsidR="00FA6727">
        <w:t xml:space="preserve">as a </w:t>
      </w:r>
      <w:r>
        <w:t xml:space="preserve">“high-risk” </w:t>
      </w:r>
      <w:r w:rsidRPr="00350227">
        <w:rPr>
          <w:i/>
        </w:rPr>
        <w:t>F8</w:t>
      </w:r>
      <w:r>
        <w:t xml:space="preserve"> genotype. </w:t>
      </w:r>
    </w:p>
    <w:p w14:paraId="025137D7" w14:textId="77777777" w:rsidR="007D3015" w:rsidRPr="00760590" w:rsidRDefault="007D3015" w:rsidP="007D3015">
      <w:pPr>
        <w:spacing w:line="480" w:lineRule="auto"/>
        <w:jc w:val="both"/>
        <w:rPr>
          <w:i/>
        </w:rPr>
      </w:pPr>
      <w:r w:rsidRPr="00760590">
        <w:rPr>
          <w:i/>
        </w:rPr>
        <w:lastRenderedPageBreak/>
        <w:t>Treatment Characteristics</w:t>
      </w:r>
    </w:p>
    <w:p w14:paraId="00D7D2F4" w14:textId="77777777" w:rsidR="007D3015" w:rsidRPr="00D65095" w:rsidRDefault="007D3015" w:rsidP="007D3015">
      <w:pPr>
        <w:spacing w:line="480" w:lineRule="auto"/>
        <w:jc w:val="both"/>
      </w:pPr>
      <w:r>
        <w:t>Of those receiving haemostatic treatment, 78%, (296/377) received FVIII concentrate, with 259 patients (69%) solely receiving FVIII concentrate (Figure 1). DDAVP was used as part of treatment for 110 patients (29%), with 76 (20%) only receiving DDAVP, 33 (9%) FVIII &amp; DDAVP and 1 (&lt;1%) DDAVP and bypassing agents. DDAVP was used in the management of 10% (10/102) patients with moderate haemophilia A (DDAVP alone=4, FVIII &amp; DDAVP=6) in comparison to 36% (100/275) patients with mild haemophilia A (DDAVP alone=72, FVIII &amp; DDAVP=27 and DDAVP and bypassing agents=1). Three patients in whom DDAVP was used had an inhibitor history.</w:t>
      </w:r>
    </w:p>
    <w:p w14:paraId="72C495AF" w14:textId="77777777" w:rsidR="007D3015" w:rsidRDefault="007D3015" w:rsidP="007D3015">
      <w:pPr>
        <w:spacing w:line="480" w:lineRule="auto"/>
        <w:jc w:val="both"/>
      </w:pPr>
      <w:r>
        <w:t>An evaluation of the baseline demographics by treatment choices was performed for treatment categories in which there were more than five individuals (FVIII alone, DDAVP alone and FVIII &amp; DDAVP). Patients treated with DDAVP alone were significantly younger (29.2 years, IQR 14.6-44.5) than those treated with FVIII alone (35.8 years, IQR 16.6-57.2, p=0.024). Patients treated with DDAVP alone had significantly higher median bFVIII</w:t>
      </w:r>
      <w:proofErr w:type="gramStart"/>
      <w:r>
        <w:t>:C</w:t>
      </w:r>
      <w:proofErr w:type="gramEnd"/>
      <w:r>
        <w:t xml:space="preserve"> (20.5IU/dL, IQR 11.3-29.0) than those treated with FVIII alone (8.0IU/dL, IQR 4.0-14.0, p&lt;0.0005) or FVIII &amp; DDAVP (10.0IU/dL, IQR 7.0-19.0, p=0.001). No difference in bFVIII</w:t>
      </w:r>
      <w:proofErr w:type="gramStart"/>
      <w:r>
        <w:t>:C</w:t>
      </w:r>
      <w:proofErr w:type="gramEnd"/>
      <w:r>
        <w:t xml:space="preserve"> was seen in those treated with FVIII alone (8.0IU/dL IQR 4.0-14.0) compared to those treated with FVIII &amp; DDAVP (10.0IU/dL, IQR 7.0-19.0, p=0.0760). A “whole-case” analysis of the frequency of “high-risk” </w:t>
      </w:r>
      <w:r w:rsidRPr="00222806">
        <w:rPr>
          <w:i/>
        </w:rPr>
        <w:t>F8</w:t>
      </w:r>
      <w:r>
        <w:t xml:space="preserve"> genotypes in patients treated with FVIII alone (40/226, 17.7%), DDAVP alone (9/64, 14.1%), FVIII &amp; DDAVP (4/32, 12.5%) did not differ from that expected by chance (p=0.642). </w:t>
      </w:r>
    </w:p>
    <w:p w14:paraId="7AAF5081" w14:textId="77777777" w:rsidR="007D3015" w:rsidRPr="00760590" w:rsidRDefault="007D3015" w:rsidP="007D3015">
      <w:pPr>
        <w:spacing w:line="480" w:lineRule="auto"/>
        <w:jc w:val="both"/>
        <w:rPr>
          <w:i/>
        </w:rPr>
      </w:pPr>
      <w:r w:rsidRPr="00760590">
        <w:rPr>
          <w:i/>
        </w:rPr>
        <w:t xml:space="preserve">On-Demand (Bleeding and Surgery) Treatment with FVIII Concentrate </w:t>
      </w:r>
    </w:p>
    <w:p w14:paraId="32B04E4A" w14:textId="77777777" w:rsidR="007D3015" w:rsidRDefault="007D3015" w:rsidP="007D3015">
      <w:pPr>
        <w:spacing w:line="480" w:lineRule="auto"/>
        <w:jc w:val="both"/>
      </w:pPr>
      <w:r>
        <w:t xml:space="preserve">Over the study period, 236 patients received FVIII concentrate alone to cover 562 on-demand treatment episodes (surgery=211, bleeding=351). Patients received a median of </w:t>
      </w:r>
      <w:r>
        <w:lastRenderedPageBreak/>
        <w:t>4ED (range 1-159) of FVIII in the two-year study period (Table 1). These on-demand episodes resulted in a cumulative treatment burden of 2041ED (bleed=887 and surgery=1154).</w:t>
      </w:r>
    </w:p>
    <w:p w14:paraId="3F3EA92F" w14:textId="4C20B574" w:rsidR="007D3015" w:rsidRDefault="007D3015" w:rsidP="007D3015">
      <w:pPr>
        <w:spacing w:line="480" w:lineRule="auto"/>
        <w:jc w:val="both"/>
      </w:pPr>
      <w:r>
        <w:t>In the treatment of bleeding, 157 patients received treatment with a FVIII concentrate at hospital to treat a median of 1 bleeding episode (range 1-15). For surgery, 130 patients received FVIII treatment to cover a median of 1 surgical episode (range 1-11). Ninety six patients (32.4%) were issued FVIII for home treatment, 50 of whom only received home treatment. No further characterisation of home treatment was possible and thus excluded from further analysis.</w:t>
      </w:r>
    </w:p>
    <w:p w14:paraId="61ED389A" w14:textId="77777777" w:rsidR="007D3015" w:rsidRPr="00760590" w:rsidRDefault="007D3015" w:rsidP="007D3015">
      <w:pPr>
        <w:spacing w:line="480" w:lineRule="auto"/>
        <w:jc w:val="both"/>
        <w:rPr>
          <w:i/>
        </w:rPr>
      </w:pPr>
      <w:r w:rsidRPr="00760590">
        <w:rPr>
          <w:i/>
        </w:rPr>
        <w:t>Bleeding episodes in Non-Severe Haemophilia A</w:t>
      </w:r>
    </w:p>
    <w:p w14:paraId="64A1658D" w14:textId="08140725" w:rsidR="007D3015" w:rsidRDefault="007D3015" w:rsidP="007D3015">
      <w:pPr>
        <w:spacing w:line="480" w:lineRule="auto"/>
        <w:jc w:val="both"/>
      </w:pPr>
      <w:r>
        <w:t xml:space="preserve">An assessment of bleeding events was performed in </w:t>
      </w:r>
      <w:r w:rsidR="00C172AA" w:rsidRPr="004306B9">
        <w:t>a</w:t>
      </w:r>
      <w:r>
        <w:t xml:space="preserve"> subgroup of </w:t>
      </w:r>
      <w:r w:rsidR="00F05519" w:rsidRPr="004306B9">
        <w:t>148</w:t>
      </w:r>
      <w:r w:rsidRPr="004306B9">
        <w:t xml:space="preserve"> </w:t>
      </w:r>
      <w:r>
        <w:t>patients without a history of inhibitor who only received on-demand FVIII treatment (bleeding or surgery)</w:t>
      </w:r>
      <w:r w:rsidR="00F3305B">
        <w:t xml:space="preserve"> </w:t>
      </w:r>
      <w:r>
        <w:t>The median annualised bleed rate (ABR) was 0.5 episodes/year (range 0-4.5)</w:t>
      </w:r>
      <w:r w:rsidRPr="004306B9">
        <w:t xml:space="preserve"> with </w:t>
      </w:r>
      <w:r w:rsidR="00F05519" w:rsidRPr="004306B9">
        <w:t xml:space="preserve">26% </w:t>
      </w:r>
      <w:r w:rsidRPr="004306B9">
        <w:t xml:space="preserve">of patients having an ABR </w:t>
      </w:r>
      <w:r w:rsidR="00B752AB" w:rsidRPr="004306B9">
        <w:rPr>
          <w:rFonts w:ascii="Cambria" w:hAnsi="Cambria"/>
        </w:rPr>
        <w:t>≥</w:t>
      </w:r>
      <w:r w:rsidRPr="004306B9">
        <w:t xml:space="preserve">1 </w:t>
      </w:r>
      <w:r w:rsidR="00B752AB" w:rsidRPr="004306B9">
        <w:t>(</w:t>
      </w:r>
      <w:r w:rsidR="00F05519" w:rsidRPr="004306B9">
        <w:t>39/148</w:t>
      </w:r>
      <w:r w:rsidR="00B752AB" w:rsidRPr="004306B9">
        <w:t xml:space="preserve">) </w:t>
      </w:r>
      <w:r>
        <w:t xml:space="preserve">(Figure 2). </w:t>
      </w:r>
    </w:p>
    <w:p w14:paraId="1EC1CADC" w14:textId="77777777" w:rsidR="007D3015" w:rsidRPr="00760590" w:rsidRDefault="007D3015" w:rsidP="007D3015">
      <w:pPr>
        <w:spacing w:line="480" w:lineRule="auto"/>
        <w:jc w:val="both"/>
        <w:rPr>
          <w:i/>
        </w:rPr>
      </w:pPr>
      <w:r w:rsidRPr="00760590">
        <w:rPr>
          <w:i/>
        </w:rPr>
        <w:t xml:space="preserve">Inhibitor Screening: “Standard-Risk” </w:t>
      </w:r>
      <w:r w:rsidRPr="00CC1E27">
        <w:rPr>
          <w:i/>
        </w:rPr>
        <w:t>F8</w:t>
      </w:r>
      <w:r w:rsidRPr="00760590">
        <w:rPr>
          <w:i/>
        </w:rPr>
        <w:t xml:space="preserve"> </w:t>
      </w:r>
      <w:r>
        <w:rPr>
          <w:i/>
        </w:rPr>
        <w:t>Genotype</w:t>
      </w:r>
      <w:r w:rsidRPr="00760590">
        <w:rPr>
          <w:i/>
        </w:rPr>
        <w:t xml:space="preserve"> </w:t>
      </w:r>
    </w:p>
    <w:p w14:paraId="0B901E56" w14:textId="7191D860" w:rsidR="00BC3F35" w:rsidRDefault="007D3015" w:rsidP="007D3015">
      <w:pPr>
        <w:spacing w:line="480" w:lineRule="auto"/>
        <w:jc w:val="both"/>
      </w:pPr>
      <w:r>
        <w:t xml:space="preserve">There were 194 “standard-risk” or unknown </w:t>
      </w:r>
      <w:r w:rsidRPr="00EE0F09">
        <w:rPr>
          <w:i/>
        </w:rPr>
        <w:t>F8</w:t>
      </w:r>
      <w:r>
        <w:t xml:space="preserve"> genotype patients treated with FVIII concentrate for one or more on-demand treatment episode (n=474) over a cumulative 1753ED. Of the on-demand treatment episodes, 51.3% (243/474) were followed by an inhibitor screen within one year, at a median of 106 days (range 2-365) (Figure </w:t>
      </w:r>
      <w:r w:rsidR="00BC3F35">
        <w:t>3</w:t>
      </w:r>
      <w:r>
        <w:t xml:space="preserve"> &amp; Supplementary Table 1). </w:t>
      </w:r>
    </w:p>
    <w:p w14:paraId="1B16DB41" w14:textId="7F187BBB" w:rsidR="007D3015" w:rsidRDefault="007D3015" w:rsidP="007D3015">
      <w:pPr>
        <w:spacing w:line="480" w:lineRule="auto"/>
        <w:jc w:val="both"/>
      </w:pPr>
      <w:r>
        <w:t>FVIII concentrate was used in 175 surgical episodes (106 patients), treated for a median of 1 day (range 1-157). Inhibitor screening was performed within one year for 40.6% (71/175)</w:t>
      </w:r>
      <w:r w:rsidR="001A1CFF">
        <w:t>,</w:t>
      </w:r>
      <w:r w:rsidR="00F3305B">
        <w:t xml:space="preserve"> </w:t>
      </w:r>
      <w:r w:rsidR="001A1CFF">
        <w:t>but o</w:t>
      </w:r>
      <w:r>
        <w:t>nly 9.7% (17/175)</w:t>
      </w:r>
      <w:r w:rsidR="001A1CFF">
        <w:t xml:space="preserve"> of</w:t>
      </w:r>
      <w:r>
        <w:t xml:space="preserve"> surgical episodes had a true “convalescent inhibitor screen” performed within 6 weeks of treatment</w:t>
      </w:r>
      <w:r w:rsidR="001A1CFF">
        <w:t xml:space="preserve"> (Figure 3 &amp; Supplementary Table 1).</w:t>
      </w:r>
      <w:r>
        <w:t xml:space="preserve"> Of the </w:t>
      </w:r>
      <w:r>
        <w:lastRenderedPageBreak/>
        <w:t>episodes screen</w:t>
      </w:r>
      <w:r w:rsidR="00F3305B">
        <w:t>ed</w:t>
      </w:r>
      <w:r>
        <w:t xml:space="preserve"> within 6 weeks, 7/17 tests coincided with a subsequent treatment day. Thus only 10/175 (5.7%) </w:t>
      </w:r>
      <w:r w:rsidR="001A1CFF">
        <w:t>would have</w:t>
      </w:r>
      <w:r>
        <w:t xml:space="preserve"> a result available to inform the next treatment episode.</w:t>
      </w:r>
    </w:p>
    <w:p w14:paraId="56E5FC6B" w14:textId="0B145520" w:rsidR="007D3015" w:rsidRDefault="007D3015" w:rsidP="007D3015">
      <w:pPr>
        <w:spacing w:line="480" w:lineRule="auto"/>
        <w:jc w:val="both"/>
      </w:pPr>
      <w:r>
        <w:t xml:space="preserve">There were 299 bleeding episodes (130 patients) treated </w:t>
      </w:r>
      <w:r w:rsidR="00660881">
        <w:t>for</w:t>
      </w:r>
      <w:r>
        <w:t xml:space="preserve"> a median of 2 days (range 1-75) </w:t>
      </w:r>
      <w:r w:rsidR="00660881">
        <w:t xml:space="preserve">with </w:t>
      </w:r>
      <w:r w:rsidR="00FD0DE1">
        <w:t>FVIII concentrate</w:t>
      </w:r>
      <w:r>
        <w:t xml:space="preserve">. Following intensive (≥5 days) FVIII usage for bleeding (n=39), </w:t>
      </w:r>
      <w:r w:rsidR="00660881">
        <w:t>screening</w:t>
      </w:r>
      <w:r>
        <w:t xml:space="preserve"> within 6 weeks was performed following 21.2% (11/52) of these episodes. </w:t>
      </w:r>
      <w:r w:rsidR="001A1CFF">
        <w:t>Two of these 11</w:t>
      </w:r>
      <w:r>
        <w:t xml:space="preserve"> coincided with a subsequent treatment day, leaving 9/52 (17.3%) screened with available results for the next treatment episode.</w:t>
      </w:r>
    </w:p>
    <w:p w14:paraId="472A554A" w14:textId="3DFF1768" w:rsidR="007D3015" w:rsidRPr="00760590" w:rsidRDefault="007D3015" w:rsidP="007D3015">
      <w:pPr>
        <w:spacing w:line="480" w:lineRule="auto"/>
        <w:jc w:val="both"/>
        <w:rPr>
          <w:i/>
        </w:rPr>
      </w:pPr>
      <w:r w:rsidRPr="00760590">
        <w:rPr>
          <w:i/>
        </w:rPr>
        <w:t xml:space="preserve">Inhibitor Screening: “High-Risk” F8 </w:t>
      </w:r>
      <w:r>
        <w:rPr>
          <w:i/>
        </w:rPr>
        <w:t>Genotype</w:t>
      </w:r>
    </w:p>
    <w:p w14:paraId="3E16DA1D" w14:textId="571C35BA" w:rsidR="007D3015" w:rsidRDefault="00A70536" w:rsidP="007D3015">
      <w:pPr>
        <w:spacing w:line="480" w:lineRule="auto"/>
        <w:jc w:val="both"/>
      </w:pPr>
      <w:r>
        <w:t>Fifty-eight patients with</w:t>
      </w:r>
      <w:r w:rsidR="007D3015">
        <w:t xml:space="preserve"> “high-risk” </w:t>
      </w:r>
      <w:r w:rsidR="007D3015" w:rsidRPr="00222806">
        <w:rPr>
          <w:i/>
        </w:rPr>
        <w:t>F8</w:t>
      </w:r>
      <w:r w:rsidR="007D3015">
        <w:t xml:space="preserve"> genotypes were treated</w:t>
      </w:r>
      <w:r w:rsidR="00FD0DE1">
        <w:t xml:space="preserve"> </w:t>
      </w:r>
      <w:r w:rsidR="007D3015">
        <w:t>in the study period. Of these, 4 received home treatment and were excluded and 42 (72%) received one or more on-demand FVIII treatments undergoing 36 surgical episodes and 52 bleeding episodes. Surgical episodes received a median of 1 day (range 1-20) and bleeding episodes a median of 2 days (range 1-19) FVIII treatment.</w:t>
      </w:r>
    </w:p>
    <w:p w14:paraId="0DBA6966" w14:textId="0E66B3A1" w:rsidR="007D3015" w:rsidRDefault="007D3015" w:rsidP="007D3015">
      <w:pPr>
        <w:spacing w:line="480" w:lineRule="auto"/>
        <w:jc w:val="both"/>
      </w:pPr>
      <w:r>
        <w:t xml:space="preserve">A paired inhibitor screen was performed following 33.0% (29/88) of episodes at a median of 93.5 days (range 2-365) after the first treatment day. Of these episodes, a true “convalescent inhibitor screen” was performed in only 13.6% (12/88) within six weeks of treatment (Figure </w:t>
      </w:r>
      <w:r w:rsidR="001A1CFF">
        <w:t>3</w:t>
      </w:r>
      <w:r>
        <w:t xml:space="preserve"> &amp; Supplementary Table 1). Of the episodes that received inhibitor screening within 6 weeks, </w:t>
      </w:r>
      <w:r>
        <w:rPr>
          <w:rFonts w:ascii="Calibri" w:hAnsi="Calibri"/>
          <w:color w:val="000000"/>
        </w:rPr>
        <w:t xml:space="preserve">2/12 </w:t>
      </w:r>
      <w:r>
        <w:t>tests coincided with a subsequent treatment day. Thus, 10/88 (11.3%) episodes had an inhibitor screen for which the result would be known for the subsequent treatment episode.</w:t>
      </w:r>
    </w:p>
    <w:p w14:paraId="436A1FE2" w14:textId="77777777" w:rsidR="00A70536" w:rsidRPr="00E06FAD" w:rsidRDefault="00A70536" w:rsidP="007D3015">
      <w:pPr>
        <w:spacing w:line="480" w:lineRule="auto"/>
        <w:jc w:val="both"/>
        <w:rPr>
          <w:i/>
        </w:rPr>
      </w:pPr>
      <w:r w:rsidRPr="00E06FAD">
        <w:rPr>
          <w:i/>
        </w:rPr>
        <w:t xml:space="preserve">Factors Influencing </w:t>
      </w:r>
      <w:r w:rsidR="00613456">
        <w:rPr>
          <w:i/>
        </w:rPr>
        <w:t xml:space="preserve">Convalescent </w:t>
      </w:r>
      <w:r w:rsidRPr="00E06FAD">
        <w:rPr>
          <w:i/>
        </w:rPr>
        <w:t xml:space="preserve">Inhibitor Screening </w:t>
      </w:r>
      <w:r w:rsidR="00E06FAD" w:rsidRPr="00E06FAD">
        <w:rPr>
          <w:i/>
        </w:rPr>
        <w:t>Pr</w:t>
      </w:r>
      <w:r w:rsidR="00E06FAD">
        <w:rPr>
          <w:i/>
        </w:rPr>
        <w:t>actises</w:t>
      </w:r>
    </w:p>
    <w:p w14:paraId="5955F2EC" w14:textId="2F5E4100" w:rsidR="007D3015" w:rsidRDefault="007D3015" w:rsidP="007D3015">
      <w:pPr>
        <w:spacing w:line="480" w:lineRule="auto"/>
        <w:jc w:val="both"/>
      </w:pPr>
      <w:r w:rsidRPr="00326317">
        <w:rPr>
          <w:lang w:val="en-US"/>
        </w:rPr>
        <w:t xml:space="preserve">Multi-variate analysis of factors influencing </w:t>
      </w:r>
      <w:r w:rsidR="00613456">
        <w:rPr>
          <w:lang w:val="en-US"/>
        </w:rPr>
        <w:t xml:space="preserve">convalescent </w:t>
      </w:r>
      <w:r w:rsidRPr="00326317">
        <w:rPr>
          <w:lang w:val="en-US"/>
        </w:rPr>
        <w:t>screening uptake identified imminent treatment (i.e. screened on day of subsequent treatment) as having</w:t>
      </w:r>
      <w:r>
        <w:rPr>
          <w:lang w:val="en-US"/>
        </w:rPr>
        <w:t xml:space="preserve"> a strong </w:t>
      </w:r>
      <w:r>
        <w:rPr>
          <w:lang w:val="en-US"/>
        </w:rPr>
        <w:lastRenderedPageBreak/>
        <w:t>association, OR</w:t>
      </w:r>
      <w:r w:rsidRPr="00326317">
        <w:rPr>
          <w:lang w:val="en-US"/>
        </w:rPr>
        <w:t xml:space="preserve"> 12.13 (</w:t>
      </w:r>
      <w:r w:rsidR="00E06FAD">
        <w:rPr>
          <w:lang w:val="en-US"/>
        </w:rPr>
        <w:t>95%</w:t>
      </w:r>
      <w:r w:rsidRPr="00326317">
        <w:rPr>
          <w:lang w:val="en-US"/>
        </w:rPr>
        <w:t xml:space="preserve">CI </w:t>
      </w:r>
      <w:r w:rsidR="00E06FAD">
        <w:rPr>
          <w:lang w:val="en-US"/>
        </w:rPr>
        <w:t>5.13-</w:t>
      </w:r>
      <w:r w:rsidR="00693C1F">
        <w:rPr>
          <w:lang w:val="en-US"/>
        </w:rPr>
        <w:t>28.67, p</w:t>
      </w:r>
      <w:r w:rsidRPr="00326317">
        <w:rPr>
          <w:lang w:val="en-US"/>
        </w:rPr>
        <w:t>&lt;0.001) and treatment episode exposure days a weak association, OR 1.12 (</w:t>
      </w:r>
      <w:r w:rsidR="00E06FAD">
        <w:rPr>
          <w:lang w:val="en-US"/>
        </w:rPr>
        <w:t>95%</w:t>
      </w:r>
      <w:r w:rsidR="00E06FAD" w:rsidRPr="00326317">
        <w:rPr>
          <w:lang w:val="en-US"/>
        </w:rPr>
        <w:t xml:space="preserve">CI </w:t>
      </w:r>
      <w:r w:rsidR="00E06FAD">
        <w:rPr>
          <w:lang w:val="en-US"/>
        </w:rPr>
        <w:t>1.06-</w:t>
      </w:r>
      <w:r w:rsidR="00693C1F">
        <w:rPr>
          <w:lang w:val="en-US"/>
        </w:rPr>
        <w:t>1.19, p</w:t>
      </w:r>
      <w:r w:rsidRPr="00326317">
        <w:rPr>
          <w:lang w:val="en-US"/>
        </w:rPr>
        <w:t>&lt;0.001). Non-significant variables included: bFVIII</w:t>
      </w:r>
      <w:proofErr w:type="gramStart"/>
      <w:r w:rsidR="00CF544E">
        <w:rPr>
          <w:lang w:val="en-US"/>
        </w:rPr>
        <w:t>:C</w:t>
      </w:r>
      <w:proofErr w:type="gramEnd"/>
      <w:r w:rsidRPr="00326317">
        <w:rPr>
          <w:lang w:val="en-US"/>
        </w:rPr>
        <w:t xml:space="preserve">; reason for treatment; </w:t>
      </w:r>
      <w:r w:rsidRPr="00326317">
        <w:rPr>
          <w:i/>
          <w:lang w:val="en-US"/>
        </w:rPr>
        <w:t>F8</w:t>
      </w:r>
      <w:r w:rsidRPr="00326317">
        <w:rPr>
          <w:lang w:val="en-US"/>
        </w:rPr>
        <w:t xml:space="preserve"> genotype (stan</w:t>
      </w:r>
      <w:r w:rsidR="00E06FAD">
        <w:rPr>
          <w:lang w:val="en-US"/>
        </w:rPr>
        <w:t>dard/unknown or high risk) and</w:t>
      </w:r>
      <w:r w:rsidR="00693C1F">
        <w:rPr>
          <w:lang w:val="en-US"/>
        </w:rPr>
        <w:t xml:space="preserve"> age (</w:t>
      </w:r>
      <w:r>
        <w:rPr>
          <w:lang w:val="en-US"/>
        </w:rPr>
        <w:t xml:space="preserve">Supplementary </w:t>
      </w:r>
      <w:r w:rsidR="0070443C">
        <w:rPr>
          <w:lang w:val="en-US"/>
        </w:rPr>
        <w:t>T</w:t>
      </w:r>
      <w:r>
        <w:rPr>
          <w:lang w:val="en-US"/>
        </w:rPr>
        <w:t>able 2)</w:t>
      </w:r>
    </w:p>
    <w:p w14:paraId="51552F0F" w14:textId="77777777" w:rsidR="007D3015" w:rsidRPr="00760590" w:rsidRDefault="007D3015" w:rsidP="007D3015">
      <w:pPr>
        <w:spacing w:line="480" w:lineRule="auto"/>
        <w:jc w:val="both"/>
        <w:rPr>
          <w:i/>
        </w:rPr>
      </w:pPr>
      <w:r w:rsidRPr="00760590">
        <w:rPr>
          <w:i/>
        </w:rPr>
        <w:t>FVIII Inhibitor Formation</w:t>
      </w:r>
    </w:p>
    <w:p w14:paraId="4BFB3ECC" w14:textId="77777777" w:rsidR="007D3015" w:rsidRDefault="007D3015" w:rsidP="007D3015">
      <w:pPr>
        <w:spacing w:line="480" w:lineRule="auto"/>
        <w:jc w:val="both"/>
      </w:pPr>
      <w:r>
        <w:t>Thirteen patients had an inhibitor history at the start of the study, with a mean age of 53.6 years (7.5-80.5) and bFVIII</w:t>
      </w:r>
      <w:proofErr w:type="gramStart"/>
      <w:r>
        <w:t>:C</w:t>
      </w:r>
      <w:proofErr w:type="gramEnd"/>
      <w:r>
        <w:t xml:space="preserve"> of 7.6IU/dL (1.9-16.0). These patients were treated with FVIII alone (n=5, 38.5%), DDAVP alone (n=2, 15.4%), bypassing agents alone (n=4, 30.8%), FVIII and bypassing agents (n=1, 7.7%) and DDAVP and bypassing agents (n=1, 7.7%). Home-treatment was used for 3/5 patients treated with FVIII alone. </w:t>
      </w:r>
    </w:p>
    <w:p w14:paraId="00A4E49E" w14:textId="77777777" w:rsidR="007D3015" w:rsidRPr="003E6A7A" w:rsidRDefault="007D3015" w:rsidP="007D3015">
      <w:pPr>
        <w:spacing w:line="480" w:lineRule="auto"/>
        <w:jc w:val="both"/>
      </w:pPr>
      <w:r>
        <w:t>For those without a prior inhibitor history, still at risk of inhibitor formation (n=290), three developed a new FVIII inhibitor within the study period, detected during treatment for bleeding (n=2) or upon inhibitor screening (n=1). A change in the bleeding phenotype was seen in all three patients and fall in bFVIII</w:t>
      </w:r>
      <w:proofErr w:type="gramStart"/>
      <w:r>
        <w:t>:C</w:t>
      </w:r>
      <w:proofErr w:type="gramEnd"/>
      <w:r>
        <w:t xml:space="preserve"> to &lt;1% in two patients. One of these inhibitors was initially only detectable by the inhibitor assay following pre-analytical heat treatment. Two pa</w:t>
      </w:r>
      <w:r w:rsidR="00E06FAD">
        <w:t xml:space="preserve">tients had “high-risk” and one </w:t>
      </w:r>
      <w:r>
        <w:t xml:space="preserve">“standard-risk” </w:t>
      </w:r>
      <w:r w:rsidRPr="00256A11">
        <w:rPr>
          <w:i/>
        </w:rPr>
        <w:t>F8</w:t>
      </w:r>
      <w:r>
        <w:t xml:space="preserve"> genotype. Although all three new inhibitors were detected in a single centre, the total inhibitor frequency for each centre did not differ significantly than that expected by chance (p=0.654).</w:t>
      </w:r>
    </w:p>
    <w:p w14:paraId="50E31FF8" w14:textId="77777777" w:rsidR="007D3015" w:rsidRPr="00760590" w:rsidRDefault="007D3015" w:rsidP="007D3015">
      <w:pPr>
        <w:spacing w:line="480" w:lineRule="auto"/>
        <w:jc w:val="both"/>
        <w:rPr>
          <w:b/>
        </w:rPr>
      </w:pPr>
      <w:r w:rsidRPr="00760590">
        <w:rPr>
          <w:b/>
        </w:rPr>
        <w:t>Discussion</w:t>
      </w:r>
    </w:p>
    <w:p w14:paraId="344E4B22" w14:textId="77777777" w:rsidR="007D3015" w:rsidRDefault="007D3015" w:rsidP="007D3015">
      <w:pPr>
        <w:spacing w:line="480" w:lineRule="auto"/>
        <w:jc w:val="both"/>
      </w:pPr>
      <w:r>
        <w:t>Within the London region, nearly half of those living with non-severe haemophilia A (44%, 377/853) received haemostatic treatment within the two-year study period with a large proportion (79%, n=296/377) receiving exposure to a FVIII concentrate.  For those treated with FVIII concentrate alone (n=236), this resulted in a cumulative treatment burden for the haem</w:t>
      </w:r>
      <w:r w:rsidR="00CD426C">
        <w:t>ophilia centres of 2,041 EDs over</w:t>
      </w:r>
      <w:r>
        <w:t xml:space="preserve"> 562 treatment episodes and for the patients, an </w:t>
      </w:r>
      <w:r>
        <w:lastRenderedPageBreak/>
        <w:t>individualised cumulative median treatment burden of 4EDs over the 2 years.   Our cumulative data identifies a substantial and likely increasing treatment responsibility for haemophilia centres given the ageing haemophilia population and additional co-morbidity risks.  This is important to highlight to justify appropriate haemophilia centre staffing levels, ensure clear access to specialist care and knowledge of the emergency pathway for this patient group who are likely dependent on the hospital team to administer haemostatic treatment, in contrast to most of those living with severe haemophilia.</w:t>
      </w:r>
    </w:p>
    <w:p w14:paraId="3AA514B8" w14:textId="1505D4E6" w:rsidR="007D3015" w:rsidRDefault="007D3015" w:rsidP="007D3015">
      <w:pPr>
        <w:spacing w:line="480" w:lineRule="auto"/>
        <w:jc w:val="both"/>
      </w:pPr>
      <w:r w:rsidRPr="004306B9">
        <w:t xml:space="preserve">The compliance with inhibitor screening in accordance with </w:t>
      </w:r>
      <w:r w:rsidR="00E415E8" w:rsidRPr="004306B9">
        <w:t xml:space="preserve">the available </w:t>
      </w:r>
      <w:r w:rsidRPr="004306B9">
        <w:t>national guidance was generally found to be poor</w:t>
      </w:r>
      <w:r w:rsidR="00E415E8" w:rsidRPr="004306B9">
        <w:t xml:space="preserve"> whether judged by </w:t>
      </w:r>
      <w:r w:rsidR="004D4820" w:rsidRPr="004306B9">
        <w:t xml:space="preserve">the then current </w:t>
      </w:r>
      <w:r w:rsidR="00E415E8" w:rsidRPr="004306B9">
        <w:t xml:space="preserve">2006 or </w:t>
      </w:r>
      <w:r w:rsidR="004D4820" w:rsidRPr="004306B9">
        <w:t xml:space="preserve">subsequent </w:t>
      </w:r>
      <w:r w:rsidR="00E415E8" w:rsidRPr="004306B9">
        <w:t xml:space="preserve">2013 </w:t>
      </w:r>
      <w:r w:rsidR="004D4820" w:rsidRPr="004306B9">
        <w:t xml:space="preserve">UKHCDO </w:t>
      </w:r>
      <w:r w:rsidR="00E415E8" w:rsidRPr="004306B9">
        <w:t xml:space="preserve">guidance (Hay </w:t>
      </w:r>
      <w:r w:rsidR="00E415E8" w:rsidRPr="004306B9">
        <w:rPr>
          <w:i/>
        </w:rPr>
        <w:t>et al</w:t>
      </w:r>
      <w:r w:rsidR="00CE7DBD" w:rsidRPr="004306B9">
        <w:rPr>
          <w:i/>
        </w:rPr>
        <w:t>,</w:t>
      </w:r>
      <w:r w:rsidR="00E415E8" w:rsidRPr="004306B9">
        <w:t xml:space="preserve"> 2006; Collins </w:t>
      </w:r>
      <w:r w:rsidR="00E415E8" w:rsidRPr="004306B9">
        <w:rPr>
          <w:i/>
        </w:rPr>
        <w:t>et al</w:t>
      </w:r>
      <w:r w:rsidR="00CE7DBD" w:rsidRPr="004306B9">
        <w:t xml:space="preserve">, </w:t>
      </w:r>
      <w:r w:rsidR="00E415E8" w:rsidRPr="004306B9">
        <w:t>2013)</w:t>
      </w:r>
      <w:r w:rsidRPr="004306B9">
        <w:t xml:space="preserve">. </w:t>
      </w:r>
      <w:r>
        <w:t xml:space="preserve">Half of treatment episodes (n=243, 51.3%) in patients with “standard-risk” </w:t>
      </w:r>
      <w:r w:rsidRPr="00222806">
        <w:rPr>
          <w:i/>
        </w:rPr>
        <w:t>F8</w:t>
      </w:r>
      <w:r>
        <w:t xml:space="preserve"> mutations were followed by an annual inhibitor screen. However, of these patients, only 12.3% (28/227) were screened within six weeks of treatment when indicated by higher treatment intensity or surgery. Similarly in patients with “high-risk” </w:t>
      </w:r>
      <w:r w:rsidRPr="00222806">
        <w:rPr>
          <w:i/>
        </w:rPr>
        <w:t>F8</w:t>
      </w:r>
      <w:r>
        <w:t xml:space="preserve"> genotypes, only 13.6% (12/88) of episodes were screened within six weeks of treatment. Screening was predominantly passive and reactive to subsequent treatment demands (imminent treatment prompting inhibitor screen, OR 12.13, p&lt;0.001) rather than an episode being risk stratified and pro-actively followed up post-exposure.  </w:t>
      </w:r>
    </w:p>
    <w:p w14:paraId="6A18A79D" w14:textId="77777777" w:rsidR="007D3015" w:rsidRPr="00760590" w:rsidRDefault="007D3015" w:rsidP="007D3015">
      <w:pPr>
        <w:spacing w:line="480" w:lineRule="auto"/>
        <w:jc w:val="both"/>
        <w:rPr>
          <w:i/>
        </w:rPr>
      </w:pPr>
      <w:r w:rsidRPr="00760590">
        <w:rPr>
          <w:i/>
        </w:rPr>
        <w:t>Testing of F8 Genotype and “High-Risk” F8 mutations in Non-Severe Haemophilia A</w:t>
      </w:r>
    </w:p>
    <w:p w14:paraId="4EE32AE5" w14:textId="1BC531E1" w:rsidR="007D3015" w:rsidRDefault="007D3015" w:rsidP="007D3015">
      <w:pPr>
        <w:spacing w:line="480" w:lineRule="auto"/>
        <w:jc w:val="both"/>
      </w:pPr>
      <w:r>
        <w:t xml:space="preserve">For unbiased assessment of genetic risk of inhibitor formation in non-severe haemophilia </w:t>
      </w:r>
      <w:proofErr w:type="gramStart"/>
      <w:r>
        <w:t>A</w:t>
      </w:r>
      <w:proofErr w:type="gramEnd"/>
      <w:r>
        <w:t xml:space="preserve"> there is a need for high levels of uptake of </w:t>
      </w:r>
      <w:r w:rsidRPr="00116E73">
        <w:rPr>
          <w:i/>
        </w:rPr>
        <w:t>F8</w:t>
      </w:r>
      <w:r>
        <w:t xml:space="preserve"> genotype testing.</w:t>
      </w:r>
      <w:r w:rsidRPr="00FC7009">
        <w:t xml:space="preserve"> </w:t>
      </w:r>
      <w:r>
        <w:t xml:space="preserve">Within the London haemophilia centres, good uptake of </w:t>
      </w:r>
      <w:r w:rsidRPr="00313500">
        <w:rPr>
          <w:i/>
        </w:rPr>
        <w:t>F8</w:t>
      </w:r>
      <w:r>
        <w:t xml:space="preserve"> genotype testing was observed (88% known </w:t>
      </w:r>
      <w:r w:rsidRPr="00313500">
        <w:rPr>
          <w:i/>
        </w:rPr>
        <w:t>F8</w:t>
      </w:r>
      <w:r>
        <w:t xml:space="preserve"> genotype). Marked variation in </w:t>
      </w:r>
      <w:r w:rsidRPr="00313500">
        <w:rPr>
          <w:i/>
        </w:rPr>
        <w:t>F8</w:t>
      </w:r>
      <w:r>
        <w:t xml:space="preserve"> genotype testing practice has been previously described in an international survey of 13 centres </w:t>
      </w:r>
      <w:r>
        <w:fldChar w:fldCharType="begin">
          <w:fldData xml:space="preserve">PFJlZm1hbj48Q2l0ZT48QXV0aG9yPkdvbWV6PC9BdXRob3I+PFllYXI+MjAxMzwvWWVhcj48UmVj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</w:fldData>
        </w:fldChar>
      </w:r>
      <w:r w:rsidR="008E50FB">
        <w:instrText xml:space="preserve"> ADDIN REFMGR.CITE </w:instrText>
      </w:r>
      <w:r w:rsidR="008E50FB">
        <w:fldChar w:fldCharType="begin">
          <w:fldData xml:space="preserve">PFJlZm1hbj48Q2l0ZT48QXV0aG9yPkdvbWV6PC9BdXRob3I+PFllYXI+MjAxMzwvWWVhcj48UmVj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</w:fldData>
        </w:fldChar>
      </w:r>
      <w:r w:rsidR="008E50FB">
        <w:instrText xml:space="preserve"> ADDIN EN.CITE.DATA </w:instrText>
      </w:r>
      <w:r w:rsidR="008E50FB">
        <w:fldChar w:fldCharType="end"/>
      </w:r>
      <w:r>
        <w:fldChar w:fldCharType="separate"/>
      </w:r>
      <w:r w:rsidR="008E50FB">
        <w:rPr>
          <w:noProof/>
        </w:rPr>
        <w:t>(Gomez &amp; Chitlur, 2013)</w:t>
      </w:r>
      <w:r>
        <w:fldChar w:fldCharType="end"/>
      </w:r>
      <w:r>
        <w:t xml:space="preserve">. Outside of the USA, genetic testing was performed in &gt;75% of cases in 7/8 centres and in the USA, 4/5 centres had </w:t>
      </w:r>
      <w:r>
        <w:lastRenderedPageBreak/>
        <w:t xml:space="preserve">performed genetic testing in &lt;50% cases. Similarly, in the recent INSIGHT cohort, the assessment of inhibitor risk associated with </w:t>
      </w:r>
      <w:r w:rsidRPr="005209EC">
        <w:rPr>
          <w:i/>
        </w:rPr>
        <w:t>F8</w:t>
      </w:r>
      <w:r>
        <w:rPr>
          <w:i/>
        </w:rPr>
        <w:t xml:space="preserve"> </w:t>
      </w:r>
      <w:r>
        <w:t xml:space="preserve">genotype could only be performed using data from centres that had genotyped ≥70% of patients, resulting in the exclusion of 59% (20/34) of centres and 1599 patients from the final analysis </w:t>
      </w:r>
      <w:r>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REFMGR.CITE </w:instrText>
      </w:r>
      <w:r w:rsidR="008E50FB">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EN.CITE.DATA </w:instrText>
      </w:r>
      <w:r w:rsidR="008E50FB">
        <w:fldChar w:fldCharType="end"/>
      </w:r>
      <w:r>
        <w:fldChar w:fldCharType="separate"/>
      </w:r>
      <w:r w:rsidR="008E50FB">
        <w:rPr>
          <w:noProof/>
        </w:rPr>
        <w:t xml:space="preserve">(Eckhardt </w:t>
      </w:r>
      <w:r w:rsidR="008E50FB" w:rsidRPr="008E50FB">
        <w:rPr>
          <w:i/>
          <w:noProof/>
        </w:rPr>
        <w:t>et al</w:t>
      </w:r>
      <w:r w:rsidR="008E50FB">
        <w:rPr>
          <w:noProof/>
        </w:rPr>
        <w:t>, 2013)</w:t>
      </w:r>
      <w:r>
        <w:fldChar w:fldCharType="end"/>
      </w:r>
      <w:r>
        <w:t xml:space="preserve">. </w:t>
      </w:r>
      <w:r w:rsidRPr="004D7B72">
        <w:t xml:space="preserve">Risk evaluation of inhibitor formation in </w:t>
      </w:r>
      <w:r>
        <w:t xml:space="preserve">such </w:t>
      </w:r>
      <w:r w:rsidRPr="004D7B72">
        <w:t xml:space="preserve">large observational studies is </w:t>
      </w:r>
      <w:r>
        <w:t xml:space="preserve">also </w:t>
      </w:r>
      <w:r w:rsidRPr="004D7B72">
        <w:t>dependent on adequate laboratory detection</w:t>
      </w:r>
      <w:r>
        <w:t xml:space="preserve"> of the primary endpoint. P</w:t>
      </w:r>
      <w:r w:rsidR="00FD0DE1">
        <w:t>oor compliance with</w:t>
      </w:r>
      <w:r w:rsidRPr="004D7B72">
        <w:t xml:space="preserve"> </w:t>
      </w:r>
      <w:r>
        <w:t xml:space="preserve">convalescent inhibitor testing, as seen in this London cohort, may </w:t>
      </w:r>
      <w:r w:rsidRPr="004D7B72">
        <w:t xml:space="preserve">significantly impact on data quality within observational studies. This makes interpreting data on inhibitor risk associated with </w:t>
      </w:r>
      <w:r w:rsidRPr="00166026">
        <w:rPr>
          <w:i/>
        </w:rPr>
        <w:t>F8</w:t>
      </w:r>
      <w:r>
        <w:t xml:space="preserve"> </w:t>
      </w:r>
      <w:r w:rsidRPr="004D7B72">
        <w:t xml:space="preserve">mutations </w:t>
      </w:r>
      <w:r w:rsidRPr="004D7B72">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REFMGR.CITE </w:instrText>
      </w:r>
      <w:r w:rsidR="008E50FB">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EN.CITE.DATA </w:instrText>
      </w:r>
      <w:r w:rsidR="008E50FB">
        <w:fldChar w:fldCharType="end"/>
      </w:r>
      <w:r w:rsidRPr="004D7B72">
        <w:fldChar w:fldCharType="separate"/>
      </w:r>
      <w:r w:rsidR="008E50FB">
        <w:rPr>
          <w:noProof/>
        </w:rPr>
        <w:t xml:space="preserve">(Eckhardt </w:t>
      </w:r>
      <w:r w:rsidR="008E50FB" w:rsidRPr="008E50FB">
        <w:rPr>
          <w:i/>
          <w:noProof/>
        </w:rPr>
        <w:t>et al</w:t>
      </w:r>
      <w:r w:rsidR="008E50FB">
        <w:rPr>
          <w:noProof/>
        </w:rPr>
        <w:t>, 2013)</w:t>
      </w:r>
      <w:r w:rsidRPr="004D7B72">
        <w:fldChar w:fldCharType="end"/>
      </w:r>
      <w:r w:rsidRPr="004D7B72">
        <w:t xml:space="preserve"> and whether patients with inhibitors respond to immunosuppression</w:t>
      </w:r>
      <w:r>
        <w:t xml:space="preserve"> or subsequent FVIII exposure</w:t>
      </w:r>
      <w:r w:rsidRPr="004D7B72">
        <w:t xml:space="preserve"> </w:t>
      </w:r>
      <w:r w:rsidRPr="004D7B72">
        <w:fldChar w:fldCharType="begin"/>
      </w:r>
      <w:r w:rsidR="008E50FB">
        <w:instrText xml:space="preserve"> ADDIN REFMGR.CITE &lt;Refman&gt;&lt;Cite&gt;&lt;Author&gt;van Velzen&lt;/Author&gt;&lt;Year&gt;2015&lt;/Year&gt;&lt;RecNum&gt;365&lt;/RecNum&gt;&lt;IDText&gt;Inhibitors in nonsevere haemophilia A: outcome and eradication strategies&lt;/IDText&gt;&lt;MDL Ref_Type="Journal"&gt;&lt;Ref_Type&gt;Journal&lt;/Ref_Type&gt;&lt;Ref_ID&gt;365&lt;/Ref_ID&gt;&lt;Title_Primary&gt;Inhibitors in nonsevere haemophilia A: outcome and eradication strategies&lt;/Title_Primary&gt;&lt;Authors_Primary&gt;van Velzen,A.S.&lt;/Authors_Primary&gt;&lt;Authors_Primary&gt;Eckhardt,C.L.&lt;/Authors_Primary&gt;&lt;Authors_Primary&gt;Hart,D.P.&lt;/Authors_Primary&gt;&lt;Authors_Primary&gt;Peters,M.&lt;/Authors_Primary&gt;&lt;Authors_Primary&gt;Rangarajan,S.&lt;/Authors_Primary&gt;&lt;Authors_Primary&gt;Mancuso,M.E.&lt;/Authors_Primary&gt;&lt;Authors_Primary&gt;Smiers,F.J.&lt;/Authors_Primary&gt;&lt;Authors_Primary&gt;Khair,K.&lt;/Authors_Primary&gt;&lt;Authors_Primary&gt;Petrini,P.&lt;/Authors_Primary&gt;&lt;Authors_Primary&gt;Jimenez-Yuste,V.&lt;/Authors_Primary&gt;&lt;Authors_Primary&gt;Hay,C.R.&lt;/Authors_Primary&gt;&lt;Authors_Primary&gt;van der Bom,J.G.&lt;/Authors_Primary&gt;&lt;Authors_Primary&gt;Yee,T.T.&lt;/Authors_Primary&gt;&lt;Authors_Primary&gt;Fijnvandraat,K.&lt;/Authors_Primary&gt;&lt;Authors_Primary&gt;Insight Study Group&lt;/Authors_Primary&gt;&lt;Date_Primary&gt;2015/4/16&lt;/Date_Primary&gt;&lt;Keywords&gt;Europe&lt;/Keywords&gt;&lt;Keywords&gt;Factor Viii&lt;/Keywords&gt;&lt;Keywords&gt;Immune Tolerance&lt;/Keywords&gt;&lt;Keywords&gt;Immunosuppression&lt;/Keywords&gt;&lt;Keywords&gt;Netherlands&lt;/Keywords&gt;&lt;Keywords&gt;Phenotype&lt;/Keywords&gt;&lt;Keywords&gt;Risk&lt;/Keywords&gt;&lt;Reprint&gt;Not in File&lt;/Reprint&gt;&lt;Periodical&gt;Thromb.Haemost.&lt;/Periodical&gt;&lt;Volume&gt;114&lt;/Volume&gt;&lt;Issue&gt;20150416&lt;/Issue&gt;&lt;Misc_3&gt;14-11-0940 [pii];10.1160/TH14-11-0940 [doi]&lt;/Misc_3&gt;&lt;Address&gt;K. Fijnvandraat, MD PhD, Emma Children&amp;apos;s Hospital, Academic Medical Center, Room number H7-228, PO Box 22660, 1100 DD Amsterdam, The Netherlands, Tel.: +31 20 566 2727, Fax: +31 20 566 9683, E-mail: c. j.fijnvandraat@amc.uva.nl&lt;/Address&gt;&lt;Web_URL&gt;PM:25879247&lt;/Web_URL&gt;&lt;ZZ_JournalFull&gt;&lt;f name="System"&gt;Thromb.Haemost.&lt;/f&gt;&lt;/ZZ_JournalFull&gt;&lt;ZZ_WorkformID&gt;1&lt;/ZZ_WorkformID&gt;&lt;/MDL&gt;&lt;/Cite&gt;&lt;/Refman&gt;</w:instrText>
      </w:r>
      <w:r w:rsidRPr="004D7B72">
        <w:fldChar w:fldCharType="separate"/>
      </w:r>
      <w:r w:rsidR="008E50FB">
        <w:rPr>
          <w:noProof/>
        </w:rPr>
        <w:t xml:space="preserve">(van Velzen </w:t>
      </w:r>
      <w:r w:rsidR="008E50FB" w:rsidRPr="008E50FB">
        <w:rPr>
          <w:i/>
          <w:noProof/>
        </w:rPr>
        <w:t>et al</w:t>
      </w:r>
      <w:r w:rsidR="008E50FB">
        <w:rPr>
          <w:noProof/>
        </w:rPr>
        <w:t>, 2015)</w:t>
      </w:r>
      <w:r w:rsidRPr="004D7B72">
        <w:fldChar w:fldCharType="end"/>
      </w:r>
      <w:r w:rsidRPr="004D7B72">
        <w:t xml:space="preserve"> difficult</w:t>
      </w:r>
      <w:r>
        <w:t xml:space="preserve"> due to probable under reporting</w:t>
      </w:r>
      <w:r w:rsidRPr="004D7B72">
        <w:t>.</w:t>
      </w:r>
      <w:r>
        <w:t xml:space="preserve"> Although clinically evident inhibitors (i.e. change in bleeding phenotype) are likely to be detected, those with weaker inhibitory or sub-clinical effect may be missed. However, the totality of immune response to FVIII is vital when trying to understand mechanisms of inhibitor formation and for the development of risk stratification tools. </w:t>
      </w:r>
    </w:p>
    <w:p w14:paraId="7BF16C81" w14:textId="77777777" w:rsidR="007D3015" w:rsidRPr="00B41817" w:rsidRDefault="007D3015" w:rsidP="007D3015">
      <w:pPr>
        <w:spacing w:line="480" w:lineRule="auto"/>
        <w:jc w:val="both"/>
      </w:pPr>
      <w:r>
        <w:t xml:space="preserve">The selected “high-risk” </w:t>
      </w:r>
      <w:r w:rsidRPr="00222806">
        <w:rPr>
          <w:i/>
        </w:rPr>
        <w:t>F8</w:t>
      </w:r>
      <w:r>
        <w:t xml:space="preserve"> genotypes in our evaluation were based on information available within a recently published international study </w:t>
      </w:r>
      <w:r>
        <w:fldChar w:fldCharType="begin">
          <w:fldData xml:space="preserve">PFJlZm1hbj48Q2l0ZT48QXV0aG9yPkFzdGVybWFyazwvQXV0aG9yPjxZZWFyPjIwMTM8L1llYXI+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</w:fldData>
        </w:fldChar>
      </w:r>
      <w:r w:rsidR="008E50FB">
        <w:instrText xml:space="preserve"> ADDIN REFMGR.CITE </w:instrText>
      </w:r>
      <w:r w:rsidR="008E50FB">
        <w:fldChar w:fldCharType="begin">
          <w:fldData xml:space="preserve">PFJlZm1hbj48Q2l0ZT48QXV0aG9yPkFzdGVybWFyazwvQXV0aG9yPjxZZWFyPjIwMTM8L1llYXI+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</w:fldData>
        </w:fldChar>
      </w:r>
      <w:r w:rsidR="008E50FB">
        <w:instrText xml:space="preserve"> ADDIN EN.CITE.DATA </w:instrText>
      </w:r>
      <w:r w:rsidR="008E50FB">
        <w:fldChar w:fldCharType="end"/>
      </w:r>
      <w:r>
        <w:fldChar w:fldCharType="separate"/>
      </w:r>
      <w:r w:rsidR="008E50FB">
        <w:rPr>
          <w:noProof/>
        </w:rPr>
        <w:t xml:space="preserve">(Astermark </w:t>
      </w:r>
      <w:r w:rsidR="008E50FB" w:rsidRPr="008E50FB">
        <w:rPr>
          <w:i/>
          <w:noProof/>
        </w:rPr>
        <w:t>et al</w:t>
      </w:r>
      <w:r w:rsidR="008E50FB">
        <w:rPr>
          <w:noProof/>
        </w:rPr>
        <w:t>, 2013)</w:t>
      </w:r>
      <w:r>
        <w:fldChar w:fldCharType="end"/>
      </w:r>
      <w:r>
        <w:t xml:space="preserve"> to represent mutations that clinicians may be aware of and could influence inhibitor screening practices. Of these seven “high-risk” </w:t>
      </w:r>
      <w:r w:rsidRPr="00222806">
        <w:rPr>
          <w:i/>
        </w:rPr>
        <w:t>F8</w:t>
      </w:r>
      <w:r>
        <w:t xml:space="preserve"> mutations included in the London cohort, 4/7 (Arg593Cys, Tyr2105Cys, Arg2150His and Trp2229Cys) have subsequently been described as being associated with increased inhibitor incidence in the INSIGHT study </w:t>
      </w:r>
      <w:r>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REFMGR.CITE </w:instrText>
      </w:r>
      <w:r w:rsidR="008E50FB">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EN.CITE.DATA </w:instrText>
      </w:r>
      <w:r w:rsidR="008E50FB">
        <w:fldChar w:fldCharType="end"/>
      </w:r>
      <w:r>
        <w:fldChar w:fldCharType="separate"/>
      </w:r>
      <w:r w:rsidR="008E50FB">
        <w:rPr>
          <w:noProof/>
        </w:rPr>
        <w:t xml:space="preserve">(Eckhardt </w:t>
      </w:r>
      <w:r w:rsidR="008E50FB" w:rsidRPr="008E50FB">
        <w:rPr>
          <w:i/>
          <w:noProof/>
        </w:rPr>
        <w:t>et al</w:t>
      </w:r>
      <w:r w:rsidR="008E50FB">
        <w:rPr>
          <w:noProof/>
        </w:rPr>
        <w:t>, 2013)</w:t>
      </w:r>
      <w:r>
        <w:fldChar w:fldCharType="end"/>
      </w:r>
      <w:r>
        <w:t xml:space="preserve">. These four </w:t>
      </w:r>
      <w:r w:rsidRPr="00A54DEF">
        <w:rPr>
          <w:i/>
        </w:rPr>
        <w:t>F8</w:t>
      </w:r>
      <w:r>
        <w:t xml:space="preserve"> mutations accounted for 16% (179/1112) of patients within the INSIGHT study and 57% (29/51) of inhibitor patients had one of these </w:t>
      </w:r>
      <w:r w:rsidRPr="00A54DEF">
        <w:rPr>
          <w:i/>
        </w:rPr>
        <w:t>F8</w:t>
      </w:r>
      <w:r>
        <w:t xml:space="preserve"> mutations. No inhibitors were seen in the remaining three “high-risk” </w:t>
      </w:r>
      <w:r w:rsidRPr="000E5827">
        <w:rPr>
          <w:i/>
        </w:rPr>
        <w:t>F8</w:t>
      </w:r>
      <w:r>
        <w:t xml:space="preserve"> mutations in the INSIGHT study although the number of patients with these mutations was low, accounting for only 9 patients of the whole cohort </w:t>
      </w:r>
      <w:r>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REFMGR.CITE </w:instrText>
      </w:r>
      <w:r w:rsidR="008E50FB">
        <w:fldChar w:fldCharType="begin">
          <w:fldData xml:space="preserve">PFJlZm1hbj48Q2l0ZT48QXV0aG9yPkVja2hhcmR0PC9BdXRob3I+PFllYXI+MjAxMzwvWWVhcj48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</w:fldData>
        </w:fldChar>
      </w:r>
      <w:r w:rsidR="008E50FB">
        <w:instrText xml:space="preserve"> ADDIN EN.CITE.DATA </w:instrText>
      </w:r>
      <w:r w:rsidR="008E50FB">
        <w:fldChar w:fldCharType="end"/>
      </w:r>
      <w:r>
        <w:fldChar w:fldCharType="separate"/>
      </w:r>
      <w:r w:rsidR="008E50FB">
        <w:rPr>
          <w:noProof/>
        </w:rPr>
        <w:t xml:space="preserve">(Eckhardt </w:t>
      </w:r>
      <w:r w:rsidR="008E50FB" w:rsidRPr="008E50FB">
        <w:rPr>
          <w:i/>
          <w:noProof/>
        </w:rPr>
        <w:t>et al</w:t>
      </w:r>
      <w:r w:rsidR="008E50FB">
        <w:rPr>
          <w:noProof/>
        </w:rPr>
        <w:t>, 2013)</w:t>
      </w:r>
      <w:r>
        <w:fldChar w:fldCharType="end"/>
      </w:r>
      <w:r>
        <w:t xml:space="preserve">. All three of these mutations </w:t>
      </w:r>
      <w:r>
        <w:lastRenderedPageBreak/>
        <w:t xml:space="preserve">(Arg2163His </w:t>
      </w:r>
      <w:r>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ENpdGU+PEF1dGhvcj5XYXNlZW08L0F1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</w:fldData>
        </w:fldChar>
      </w:r>
      <w:r w:rsidR="008E50FB">
        <w:instrText xml:space="preserve"> ADDIN REFMGR.CITE </w:instrText>
      </w:r>
      <w:r w:rsidR="008E50FB">
        <w:fldChar w:fldCharType="begin">
          <w:fldData xml:space="preserve">PFJlZm1hbj48Q2l0ZT48QXV0aG9yPkhheTwvQXV0aG9yPjxZZWFyPjE5OTg8L1llYXI+PFJlY051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</w:fldData>
        </w:fldChar>
      </w:r>
      <w:r w:rsidR="008E50FB">
        <w:instrText xml:space="preserve"> ADDIN EN.CITE.DATA </w:instrText>
      </w:r>
      <w:r w:rsidR="008E50FB">
        <w:fldChar w:fldCharType="end"/>
      </w:r>
      <w:r>
        <w:fldChar w:fldCharType="separate"/>
      </w:r>
      <w:r w:rsidR="008E50FB">
        <w:rPr>
          <w:noProof/>
        </w:rPr>
        <w:t xml:space="preserve">(Hay </w:t>
      </w:r>
      <w:r w:rsidR="008E50FB" w:rsidRPr="008E50FB">
        <w:rPr>
          <w:i/>
          <w:noProof/>
        </w:rPr>
        <w:t>et al</w:t>
      </w:r>
      <w:r w:rsidR="008E50FB">
        <w:rPr>
          <w:noProof/>
        </w:rPr>
        <w:t xml:space="preserve">, 1998;Waseem </w:t>
      </w:r>
      <w:r w:rsidR="008E50FB" w:rsidRPr="008E50FB">
        <w:rPr>
          <w:i/>
          <w:noProof/>
        </w:rPr>
        <w:t>et al</w:t>
      </w:r>
      <w:r w:rsidR="008E50FB">
        <w:rPr>
          <w:noProof/>
        </w:rPr>
        <w:t>, 1999)</w:t>
      </w:r>
      <w:r>
        <w:fldChar w:fldCharType="end"/>
      </w:r>
      <w:r>
        <w:t>, Asn2286Lys</w:t>
      </w:r>
      <w:r>
        <w:fldChar w:fldCharType="begin">
          <w:fldData xml:space="preserve">PFJlZm1hbj48Q2l0ZT48QXV0aG9yPlNoYXJhdGhrdW1hcjwvQXV0aG9yPjxZZWFyPjIwMDM8L1ll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=
</w:fldData>
        </w:fldChar>
      </w:r>
      <w:r w:rsidR="008E50FB">
        <w:instrText xml:space="preserve"> ADDIN REFMGR.CITE </w:instrText>
      </w:r>
      <w:r w:rsidR="008E50FB">
        <w:fldChar w:fldCharType="begin">
          <w:fldData xml:space="preserve">PFJlZm1hbj48Q2l0ZT48QXV0aG9yPlNoYXJhdGhrdW1hcjwvQXV0aG9yPjxZZWFyPjIwMDM8L1ll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=
</w:fldData>
        </w:fldChar>
      </w:r>
      <w:r w:rsidR="008E50FB">
        <w:instrText xml:space="preserve"> ADDIN EN.CITE.DATA </w:instrText>
      </w:r>
      <w:r w:rsidR="008E50FB">
        <w:fldChar w:fldCharType="end"/>
      </w:r>
      <w:r>
        <w:fldChar w:fldCharType="separate"/>
      </w:r>
      <w:r w:rsidR="008E50FB">
        <w:rPr>
          <w:noProof/>
        </w:rPr>
        <w:t xml:space="preserve">(Sharathkumar </w:t>
      </w:r>
      <w:r w:rsidR="008E50FB" w:rsidRPr="008E50FB">
        <w:rPr>
          <w:i/>
          <w:noProof/>
        </w:rPr>
        <w:t>et al</w:t>
      </w:r>
      <w:r w:rsidR="008E50FB">
        <w:rPr>
          <w:noProof/>
        </w:rPr>
        <w:t>, 2003)</w:t>
      </w:r>
      <w:r>
        <w:fldChar w:fldCharType="end"/>
      </w:r>
      <w:r>
        <w:t xml:space="preserve"> and Pro2300Leu</w:t>
      </w:r>
      <w:r>
        <w:fldChar w:fldCharType="begin"/>
      </w:r>
      <w:r w:rsidR="008E50FB">
        <w:instrText xml:space="preserve"> ADDIN REFMGR.CITE &lt;Refman&gt;&lt;Cite&gt;&lt;Author&gt;Liu&lt;/Author&gt;&lt;Year&gt;2000&lt;/Year&gt;&lt;RecNum&gt;546&lt;/RecNum&gt;&lt;IDText&gt;Hemophilic factor VIII C1- and C2-domain missense mutations and their modeling to the 1.5-angstrom human C2-domain crystal structure&lt;/IDText&gt;&lt;MDL Ref_Type="Journal"&gt;&lt;Ref_Type&gt;Journal&lt;/Ref_Type&gt;&lt;Ref_ID&gt;546&lt;/Ref_ID&gt;&lt;Title_Primary&gt;Hemophilic factor VIII C1- and C2-domain missense mutations and their modeling to the 1.5-angstrom human C2-domain crystal structure&lt;/Title_Primary&gt;&lt;Authors_Primary&gt;Liu,M.L.&lt;/Authors_Primary&gt;&lt;Authors_Primary&gt;Shen,B.W.&lt;/Authors_Primary&gt;&lt;Authors_Primary&gt;Nakaya,S.&lt;/Authors_Primary&gt;&lt;Authors_Primary&gt;Pratt,K.P.&lt;/Authors_Primary&gt;&lt;Authors_Primary&gt;Fujikawa,K.&lt;/Authors_Primary&gt;&lt;Authors_Primary&gt;Davie,E.W.&lt;/Authors_Primary&gt;&lt;Authors_Primary&gt;Stoddard,B.L.&lt;/Authors_Primary&gt;&lt;Authors_Primary&gt;Thompson,A.R.&lt;/Authors_Primary&gt;&lt;Date_Primary&gt;2000/8/1&lt;/Date_Primary&gt;&lt;Keywords&gt;Amino Acid Sequence&lt;/Keywords&gt;&lt;Keywords&gt;Binding Sites&lt;/Keywords&gt;&lt;Keywords&gt;blood&lt;/Keywords&gt;&lt;Keywords&gt;chemistry&lt;/Keywords&gt;&lt;Keywords&gt;Factor Viii&lt;/Keywords&gt;&lt;Keywords&gt;Family&lt;/Keywords&gt;&lt;Keywords&gt;genetics&lt;/Keywords&gt;&lt;Keywords&gt;Hemophilia A&lt;/Keywords&gt;&lt;Keywords&gt;Humans&lt;/Keywords&gt;&lt;Keywords&gt;Models,Molecular&lt;/Keywords&gt;&lt;Keywords&gt;Molecular Sequence Data&lt;/Keywords&gt;&lt;Keywords&gt;Mutagenesis&lt;/Keywords&gt;&lt;Keywords&gt;Mutation&lt;/Keywords&gt;&lt;Keywords&gt;Mutation,Missense&lt;/Keywords&gt;&lt;Keywords&gt;Plasma&lt;/Keywords&gt;&lt;Keywords&gt;Protein Conformation&lt;/Keywords&gt;&lt;Keywords&gt;Research&lt;/Keywords&gt;&lt;Keywords&gt;Sequence Alignment&lt;/Keywords&gt;&lt;Keywords&gt;von Willebrand Factor&lt;/Keywords&gt;&lt;Reprint&gt;Not in File&lt;/Reprint&gt;&lt;Start_Page&gt;979&lt;/Start_Page&gt;&lt;End_Page&gt;987&lt;/End_Page&gt;&lt;Periodical&gt;Blood&lt;/Periodical&gt;&lt;Volume&gt;96&lt;/Volume&gt;&lt;Issue&gt;3&lt;/Issue&gt;&lt;Address&gt;Department of Medicine, University of Washington, Puget Sound Blood Center, Seattle 98104-1256, USA&lt;/Address&gt;&lt;Web_URL&gt;PM:10910913&lt;/Web_URL&gt;&lt;ZZ_JournalFull&gt;&lt;f name="System"&gt;Blood&lt;/f&gt;&lt;/ZZ_JournalFull&gt;&lt;ZZ_WorkformID&gt;1&lt;/ZZ_WorkformID&gt;&lt;/MDL&gt;&lt;/Cite&gt;&lt;/Refman&gt;</w:instrText>
      </w:r>
      <w:r>
        <w:fldChar w:fldCharType="separate"/>
      </w:r>
      <w:r w:rsidR="008E50FB">
        <w:rPr>
          <w:noProof/>
        </w:rPr>
        <w:t xml:space="preserve">(Liu </w:t>
      </w:r>
      <w:r w:rsidR="008E50FB" w:rsidRPr="008E50FB">
        <w:rPr>
          <w:i/>
          <w:noProof/>
        </w:rPr>
        <w:t>et al</w:t>
      </w:r>
      <w:r w:rsidR="008E50FB">
        <w:rPr>
          <w:noProof/>
        </w:rPr>
        <w:t>, 2000)</w:t>
      </w:r>
      <w:r>
        <w:fldChar w:fldCharType="end"/>
      </w:r>
      <w:r>
        <w:t xml:space="preserve">) have been described to have been associated with inhibitor formation within the HADB </w:t>
      </w:r>
      <w:r>
        <w:fldChar w:fldCharType="begin"/>
      </w:r>
      <w:r w:rsidR="008E50FB">
        <w:instrText xml:space="preserve"> ADDIN REFMGR.CITE &lt;Refman&gt;&lt;Cite&gt;&lt;Author&gt;Kemball-Cook&lt;/Author&gt;&lt;Year&gt;1998&lt;/Year&gt;&lt;RecNum&gt;151&lt;/RecNum&gt;&lt;IDText&gt;The factor VIII Structure and Mutation Resource Site: HAMSTeRS version 4&lt;/IDText&gt;&lt;MDL Ref_Type="Journal"&gt;&lt;Ref_Type&gt;Journal&lt;/Ref_Type&gt;&lt;Ref_ID&gt;151&lt;/Ref_ID&gt;&lt;Title_Primary&gt;The factor VIII Structure and Mutation Resource Site: HAMSTeRS version 4&lt;/Title_Primary&gt;&lt;Authors_Primary&gt;Kemball-Cook,G.&lt;/Authors_Primary&gt;&lt;Authors_Primary&gt;Tuddenham,E.G.&lt;/Authors_Primary&gt;&lt;Authors_Primary&gt;Wacey,A.I.&lt;/Authors_Primary&gt;&lt;Date_Primary&gt;1998/1/1&lt;/Date_Primary&gt;&lt;Keywords&gt;Amino Acid Sequence&lt;/Keywords&gt;&lt;Keywords&gt;Animals&lt;/Keywords&gt;&lt;Keywords&gt;Cattle&lt;/Keywords&gt;&lt;Keywords&gt;chemistry&lt;/Keywords&gt;&lt;Keywords&gt;Computer Communication Networks&lt;/Keywords&gt;&lt;Keywords&gt;Databases,Factual&lt;/Keywords&gt;&lt;Keywords&gt;Dogs&lt;/Keywords&gt;&lt;Keywords&gt;Factor VII&lt;/Keywords&gt;&lt;Keywords&gt;Factor Viii&lt;/Keywords&gt;&lt;Keywords&gt;genetics&lt;/Keywords&gt;&lt;Keywords&gt;Hemophilia A&lt;/Keywords&gt;&lt;Keywords&gt;Humans&lt;/Keywords&gt;&lt;Keywords&gt;Models,Molecular&lt;/Keywords&gt;&lt;Keywords&gt;Molecular Sequence Data&lt;/Keywords&gt;&lt;Keywords&gt;Mutation&lt;/Keywords&gt;&lt;Keywords&gt;pathology&lt;/Keywords&gt;&lt;Keywords&gt;Phenotype&lt;/Keywords&gt;&lt;Keywords&gt;Point Mutation&lt;/Keywords&gt;&lt;Keywords&gt;Protein Conformation&lt;/Keywords&gt;&lt;Reprint&gt;Not in File&lt;/Reprint&gt;&lt;Start_Page&gt;216&lt;/Start_Page&gt;&lt;End_Page&gt;219&lt;/End_Page&gt;&lt;Periodical&gt;Nucleic Acids Res.&lt;/Periodical&gt;&lt;Volume&gt;26&lt;/Volume&gt;&lt;Issue&gt;1&lt;/Issue&gt;&lt;User_Def_5&gt;PMC147260&lt;/User_Def_5&gt;&lt;Misc_3&gt;gkb067 [pii]&lt;/Misc_3&gt;&lt;Address&gt;Haemostasis Research Group, MRC Clinical Sciences Centre, Imperial College Medical School, Hammersmith Hospital, Du Cane Road, London W12 ONN, UK. gkemball@hgmp.mrc.ac.uk&lt;/Address&gt;&lt;Web_URL&gt;PM:9399839&lt;/Web_URL&gt;&lt;ZZ_JournalFull&gt;&lt;f name="System"&gt;Nucleic Acids Res.&lt;/f&gt;&lt;/ZZ_JournalFull&gt;&lt;ZZ_WorkformID&gt;1&lt;/ZZ_WorkformID&gt;&lt;/MDL&gt;&lt;/Cite&gt;&lt;/Refman&gt;</w:instrText>
      </w:r>
      <w:r>
        <w:fldChar w:fldCharType="separate"/>
      </w:r>
      <w:r w:rsidR="008E50FB">
        <w:rPr>
          <w:noProof/>
        </w:rPr>
        <w:t xml:space="preserve">(Kemball-Cook </w:t>
      </w:r>
      <w:r w:rsidR="008E50FB" w:rsidRPr="008E50FB">
        <w:rPr>
          <w:i/>
          <w:noProof/>
        </w:rPr>
        <w:t>et al</w:t>
      </w:r>
      <w:r w:rsidR="008E50FB">
        <w:rPr>
          <w:noProof/>
        </w:rPr>
        <w:t>, 1998)</w:t>
      </w:r>
      <w:r>
        <w:fldChar w:fldCharType="end"/>
      </w:r>
      <w:r>
        <w:t xml:space="preserve">. The data within the London cohort appears to further support the concept of “high-risk” </w:t>
      </w:r>
      <w:r w:rsidRPr="00222806">
        <w:rPr>
          <w:i/>
        </w:rPr>
        <w:t>F8</w:t>
      </w:r>
      <w:r>
        <w:t xml:space="preserve"> genotypes with these mutations being over-represented (50%, 8/16) within the group of patients with an inhibitor. Further study into </w:t>
      </w:r>
      <w:r w:rsidRPr="00D810D6">
        <w:rPr>
          <w:i/>
        </w:rPr>
        <w:t>F8</w:t>
      </w:r>
      <w:r>
        <w:t xml:space="preserve"> genotype inhibitor risk is required but potentially limited by difficulty in case-control matching, since some controls will develop inhibitors later in life. Given the number of patients and length of follow-up required, construction of such prospective studies is challenging. </w:t>
      </w:r>
      <w:r w:rsidRPr="00D10FF4">
        <w:rPr>
          <w:i/>
        </w:rPr>
        <w:t>In-silico</w:t>
      </w:r>
      <w:r>
        <w:t xml:space="preserve"> inhibitor risk prediction offers an interesting approach to address some of these difficulties. Work performed by investigators at INSERM </w:t>
      </w:r>
      <w:r>
        <w:fldChar w:fldCharType="begin">
          <w:fldData xml:space="preserve">PFJlZm1hbj48Q2l0ZT48QXV0aG9yPlBhc2hvdjwvQXV0aG9yPjxZZWFyPjIwMTQ8L1llYXI+PFJl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</w:fldData>
        </w:fldChar>
      </w:r>
      <w:r w:rsidR="008E50FB">
        <w:instrText xml:space="preserve"> ADDIN REFMGR.CITE </w:instrText>
      </w:r>
      <w:r w:rsidR="008E50FB">
        <w:fldChar w:fldCharType="begin">
          <w:fldData xml:space="preserve">PFJlZm1hbj48Q2l0ZT48QXV0aG9yPlBhc2hvdjwvQXV0aG9yPjxZZWFyPjIwMTQ8L1llYXI+PFJl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</w:fldData>
        </w:fldChar>
      </w:r>
      <w:r w:rsidR="008E50FB">
        <w:instrText xml:space="preserve"> ADDIN EN.CITE.DATA </w:instrText>
      </w:r>
      <w:r w:rsidR="008E50FB">
        <w:fldChar w:fldCharType="end"/>
      </w:r>
      <w:r>
        <w:fldChar w:fldCharType="separate"/>
      </w:r>
      <w:r w:rsidR="008E50FB">
        <w:rPr>
          <w:noProof/>
        </w:rPr>
        <w:t xml:space="preserve">(Pashov </w:t>
      </w:r>
      <w:r w:rsidR="008E50FB" w:rsidRPr="008E50FB">
        <w:rPr>
          <w:i/>
          <w:noProof/>
        </w:rPr>
        <w:t>et al</w:t>
      </w:r>
      <w:r w:rsidR="008E50FB">
        <w:rPr>
          <w:noProof/>
        </w:rPr>
        <w:t>, 2014)</w:t>
      </w:r>
      <w:r>
        <w:fldChar w:fldCharType="end"/>
      </w:r>
      <w:r>
        <w:t xml:space="preserve"> and within our group </w:t>
      </w:r>
      <w:r>
        <w:fldChar w:fldCharType="begin">
          <w:fldData xml:space="preserve">PFJlZm1hbj48Q2l0ZT48QXV0aG9yPlNoZXBoZXJkPC9BdXRob3I+PFllYXI+MjAxNTwvWWVhcj48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</w:fldData>
        </w:fldChar>
      </w:r>
      <w:r w:rsidR="008E50FB">
        <w:instrText xml:space="preserve"> ADDIN REFMGR.CITE </w:instrText>
      </w:r>
      <w:r w:rsidR="008E50FB">
        <w:fldChar w:fldCharType="begin">
          <w:fldData xml:space="preserve">PFJlZm1hbj48Q2l0ZT48QXV0aG9yPlNoZXBoZXJkPC9BdXRob3I+PFllYXI+MjAxNTwvWWVhcj48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</w:fldData>
        </w:fldChar>
      </w:r>
      <w:r w:rsidR="008E50FB">
        <w:instrText xml:space="preserve"> ADDIN EN.CITE.DATA </w:instrText>
      </w:r>
      <w:r w:rsidR="008E50FB">
        <w:fldChar w:fldCharType="end"/>
      </w:r>
      <w:r>
        <w:fldChar w:fldCharType="separate"/>
      </w:r>
      <w:r w:rsidR="008E50FB">
        <w:rPr>
          <w:noProof/>
        </w:rPr>
        <w:t xml:space="preserve">(Shepherd </w:t>
      </w:r>
      <w:r w:rsidR="008E50FB" w:rsidRPr="008E50FB">
        <w:rPr>
          <w:i/>
          <w:noProof/>
        </w:rPr>
        <w:t>et al</w:t>
      </w:r>
      <w:r w:rsidR="008E50FB">
        <w:rPr>
          <w:noProof/>
        </w:rPr>
        <w:t>, 2015)</w:t>
      </w:r>
      <w:r>
        <w:fldChar w:fldCharType="end"/>
      </w:r>
      <w:r>
        <w:t xml:space="preserve"> have attempted to identify prediction models based around peptide presentation for </w:t>
      </w:r>
      <w:r w:rsidRPr="00222806">
        <w:rPr>
          <w:i/>
        </w:rPr>
        <w:t>F8</w:t>
      </w:r>
      <w:r>
        <w:t xml:space="preserve"> genotypes at the MHC Class II / T-cell receptor interface. These data suggest that risk of inhibitor formation in non-severe haemophilia A is more complex than simple knowledge of the </w:t>
      </w:r>
      <w:r w:rsidRPr="00877E61">
        <w:rPr>
          <w:i/>
        </w:rPr>
        <w:t>F8</w:t>
      </w:r>
      <w:r>
        <w:t xml:space="preserve"> genotype and addition of MHC Class II into clinical prediction algorithms may improve risk prediction. </w:t>
      </w:r>
    </w:p>
    <w:p w14:paraId="77DC7E7B" w14:textId="77777777" w:rsidR="007D3015" w:rsidRPr="00760590" w:rsidRDefault="007D3015" w:rsidP="007D3015">
      <w:pPr>
        <w:spacing w:line="480" w:lineRule="auto"/>
        <w:jc w:val="both"/>
        <w:rPr>
          <w:i/>
        </w:rPr>
      </w:pPr>
      <w:r w:rsidRPr="00760590">
        <w:rPr>
          <w:i/>
        </w:rPr>
        <w:t>Timing and Methodology of Inhibitor Testing in Non-Severe Haemophilia A</w:t>
      </w:r>
    </w:p>
    <w:p w14:paraId="60ED2AFE" w14:textId="77777777" w:rsidR="007D3015" w:rsidRDefault="007D3015" w:rsidP="007D3015">
      <w:pPr>
        <w:spacing w:line="480" w:lineRule="auto"/>
        <w:jc w:val="both"/>
      </w:pPr>
      <w:r>
        <w:t>There is currently no data to guide the optimal timing and methodology for performing inhibitor screening in non-severe haemophilia A. Within our cohort, inhibitor testing was performed using a functional inhibitor assay, which has limitations in the detection of inhibitors in non-severe haemophilia A due to likely presence of endogenous FVIII</w:t>
      </w:r>
      <w:proofErr w:type="gramStart"/>
      <w:r>
        <w:t>:C</w:t>
      </w:r>
      <w:proofErr w:type="gramEnd"/>
      <w:r>
        <w:t xml:space="preserve"> in samples. An inhibitor screening test with high specificity (i.e. correctly identifies negative results) insensitive to residual FVIII:C, such as FVIII ELISA </w:t>
      </w:r>
      <w:r>
        <w:fldChar w:fldCharType="begin">
          <w:fldData xml:space="preserve">PFJlZm1hbj48Q2l0ZT48QXV0aG9yPk1hcnRpbjwvQXV0aG9yPjxZZWFyPjE5OTk8L1llYXI+PFJl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</w:fldData>
        </w:fldChar>
      </w:r>
      <w:r w:rsidR="008E50FB">
        <w:instrText xml:space="preserve"> ADDIN REFMGR.CITE </w:instrText>
      </w:r>
      <w:r w:rsidR="008E50FB">
        <w:fldChar w:fldCharType="begin">
          <w:fldData xml:space="preserve">PFJlZm1hbj48Q2l0ZT48QXV0aG9yPk1hcnRpbjwvQXV0aG9yPjxZZWFyPjE5OTk8L1llYXI+PFJl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</w:fldData>
        </w:fldChar>
      </w:r>
      <w:r w:rsidR="008E50FB">
        <w:instrText xml:space="preserve"> ADDIN EN.CITE.DATA </w:instrText>
      </w:r>
      <w:r w:rsidR="008E50FB">
        <w:fldChar w:fldCharType="end"/>
      </w:r>
      <w:r>
        <w:fldChar w:fldCharType="separate"/>
      </w:r>
      <w:r w:rsidR="008E50FB">
        <w:rPr>
          <w:noProof/>
        </w:rPr>
        <w:t xml:space="preserve">(Martin </w:t>
      </w:r>
      <w:r w:rsidR="008E50FB" w:rsidRPr="008E50FB">
        <w:rPr>
          <w:i/>
          <w:noProof/>
        </w:rPr>
        <w:t>et al</w:t>
      </w:r>
      <w:r w:rsidR="008E50FB">
        <w:rPr>
          <w:noProof/>
        </w:rPr>
        <w:t xml:space="preserve">, 1999;Sahud </w:t>
      </w:r>
      <w:r w:rsidR="008E50FB" w:rsidRPr="008E50FB">
        <w:rPr>
          <w:i/>
          <w:noProof/>
        </w:rPr>
        <w:t>et al</w:t>
      </w:r>
      <w:r w:rsidR="008E50FB">
        <w:rPr>
          <w:noProof/>
        </w:rPr>
        <w:t xml:space="preserve">, 2007;Batty </w:t>
      </w:r>
      <w:r w:rsidR="008E50FB" w:rsidRPr="008E50FB">
        <w:rPr>
          <w:i/>
          <w:noProof/>
        </w:rPr>
        <w:t>et al</w:t>
      </w:r>
      <w:r w:rsidR="008E50FB">
        <w:rPr>
          <w:noProof/>
        </w:rPr>
        <w:t>, 2015)</w:t>
      </w:r>
      <w:r>
        <w:fldChar w:fldCharType="end"/>
      </w:r>
      <w:r>
        <w:t xml:space="preserve"> or modifications to a functional inhibitor assay such as pre-analytical heat treatment </w:t>
      </w:r>
      <w:r>
        <w:fldChar w:fldCharType="begin">
          <w:fldData xml:space="preserve">PFJlZm1hbj48Q2l0ZT48QXV0aG9yPk1pbGxlcjwvQXV0aG9yPjxZZWFyPjIwMTI8L1llYXI+PFJl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</w:fldData>
        </w:fldChar>
      </w:r>
      <w:r w:rsidR="008E50FB">
        <w:instrText xml:space="preserve"> ADDIN REFMGR.CITE </w:instrText>
      </w:r>
      <w:r w:rsidR="008E50FB">
        <w:fldChar w:fldCharType="begin">
          <w:fldData xml:space="preserve">PFJlZm1hbj48Q2l0ZT48QXV0aG9yPk1pbGxlcjwvQXV0aG9yPjxZZWFyPjIwMTI8L1llYXI+PFJl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</w:fldData>
        </w:fldChar>
      </w:r>
      <w:r w:rsidR="008E50FB">
        <w:instrText xml:space="preserve"> ADDIN EN.CITE.DATA </w:instrText>
      </w:r>
      <w:r w:rsidR="008E50FB">
        <w:fldChar w:fldCharType="end"/>
      </w:r>
      <w:r>
        <w:fldChar w:fldCharType="separate"/>
      </w:r>
      <w:r w:rsidR="008E50FB">
        <w:rPr>
          <w:noProof/>
        </w:rPr>
        <w:t xml:space="preserve">(Miller </w:t>
      </w:r>
      <w:r w:rsidR="008E50FB" w:rsidRPr="008E50FB">
        <w:rPr>
          <w:i/>
          <w:noProof/>
        </w:rPr>
        <w:t>et al</w:t>
      </w:r>
      <w:r w:rsidR="008E50FB">
        <w:rPr>
          <w:noProof/>
        </w:rPr>
        <w:t xml:space="preserve">, 2012;Batty </w:t>
      </w:r>
      <w:r w:rsidR="008E50FB" w:rsidRPr="008E50FB">
        <w:rPr>
          <w:i/>
          <w:noProof/>
        </w:rPr>
        <w:t>et al</w:t>
      </w:r>
      <w:r w:rsidR="008E50FB">
        <w:rPr>
          <w:noProof/>
        </w:rPr>
        <w:t xml:space="preserve">, 2014;de Lima Montalvao </w:t>
      </w:r>
      <w:r w:rsidR="008E50FB" w:rsidRPr="008E50FB">
        <w:rPr>
          <w:i/>
          <w:noProof/>
        </w:rPr>
        <w:t>et al</w:t>
      </w:r>
      <w:r w:rsidR="008E50FB">
        <w:rPr>
          <w:noProof/>
        </w:rPr>
        <w:t xml:space="preserve">, 2015;Batty </w:t>
      </w:r>
      <w:r w:rsidR="008E50FB" w:rsidRPr="008E50FB">
        <w:rPr>
          <w:i/>
          <w:noProof/>
        </w:rPr>
        <w:t>et al</w:t>
      </w:r>
      <w:r w:rsidR="008E50FB">
        <w:rPr>
          <w:noProof/>
        </w:rPr>
        <w:t>, 2016)</w:t>
      </w:r>
      <w:r>
        <w:fldChar w:fldCharType="end"/>
      </w:r>
      <w:r>
        <w:t xml:space="preserve">, may facilitate inhibitor detection in this patient group. A cut-off of </w:t>
      </w:r>
      <w:r>
        <w:lastRenderedPageBreak/>
        <w:t xml:space="preserve">≤6 weeks between treatment event and screening was selected to reflect the likelihood of detecting a primary or anamnestic immunological response and to provide some certainty that screening was intentionally performed following treatment. The FVIII subcommittee of the Scientific and Standardization Committee (SSC) of the International Society on Thrombosis and Haemostasis (ISTH) has proposed guidance suggesting that all patients with mild haemophilia A have “convalescent inhibitor screening” using the Bethesda assay six weeks after FVIII exposure </w:t>
      </w:r>
      <w:r>
        <w:fldChar w:fldCharType="begin"/>
      </w:r>
      <w:r w:rsidR="008E50FB">
        <w:instrText xml:space="preserve"> ADDIN REFMGR.CITE &lt;Refman&gt;&lt;Cite&gt;&lt;Author&gt;Makris&lt;/Author&gt;&lt;Year&gt;2015&lt;/Year&gt;&lt;RecNum&gt;543&lt;/RecNum&gt;&lt;IDText&gt;Mild haemophilia A definitions, Factor VIII, Factor IX and Rare Coagulation Disorders Subcommittee&lt;/IDText&gt;&lt;MDL Ref_Type="Conference Proceeding"&gt;&lt;Ref_Type&gt;Conference Proceeding&lt;/Ref_Type&gt;&lt;Ref_ID&gt;543&lt;/Ref_ID&gt;&lt;Title_Primary&gt;Mild haemophilia A definitions, Factor VIII, Factor IX and Rare Coagulation Disorders Subcommittee&lt;/Title_Primary&gt;&lt;Authors_Primary&gt;Makris,M.&lt;/Authors_Primary&gt;&lt;Date_Primary&gt;2015&lt;/Date_Primary&gt;&lt;Keywords&gt;Factor Viii&lt;/Keywords&gt;&lt;Keywords&gt;Factor IX&lt;/Keywords&gt;&lt;Keywords&gt;Societies&lt;/Keywords&gt;&lt;Keywords&gt;Thrombosis&lt;/Keywords&gt;&lt;Reprint&gt;Not in File&lt;/Reprint&gt;&lt;Title_Secondary&gt;61st Scientific and Standardization Committee Meeting of the International Society on Thrombosis and Haemostasis&lt;/Title_Secondary&gt;&lt;Date_Secondary&gt;2015/6/20&lt;/Date_Secondary&gt;&lt;Web_URL&gt;&lt;u&gt;https://c.ymcdn.com/sites/www.isth.org/resource/resmgr/Yearly_Subcommittee_Minutes/2015_SSC_Minutes.pdf&lt;/u&gt;&lt;/Web_URL&gt;&lt;ZZ_WorkformID&gt;12&lt;/ZZ_WorkformID&gt;&lt;/MDL&gt;&lt;/Cite&gt;&lt;/Refman&gt;</w:instrText>
      </w:r>
      <w:r>
        <w:fldChar w:fldCharType="separate"/>
      </w:r>
      <w:r w:rsidR="008E50FB">
        <w:rPr>
          <w:noProof/>
        </w:rPr>
        <w:t>(Makris, 2015)</w:t>
      </w:r>
      <w:r>
        <w:fldChar w:fldCharType="end"/>
      </w:r>
      <w:r>
        <w:t xml:space="preserve">. This provides a pragmatic approach for inhibitor screening in an area where there are still many unanswered questions as to what constitutes a “high-risk” exposure or indeed a “high-risk” </w:t>
      </w:r>
      <w:r w:rsidRPr="002C7C02">
        <w:rPr>
          <w:i/>
        </w:rPr>
        <w:t>F8</w:t>
      </w:r>
      <w:r>
        <w:t xml:space="preserve"> genotype. Inhibitor screening based on a subset of </w:t>
      </w:r>
      <w:r w:rsidRPr="00CC0E03">
        <w:rPr>
          <w:i/>
        </w:rPr>
        <w:t>F8</w:t>
      </w:r>
      <w:r>
        <w:t xml:space="preserve"> genotypes pre-selected as “high-risk” may skew toward detection of inhibitors in these groups, particularly if a founder effect is possible. For other </w:t>
      </w:r>
      <w:r w:rsidRPr="00424202">
        <w:rPr>
          <w:i/>
        </w:rPr>
        <w:t>F8</w:t>
      </w:r>
      <w:r>
        <w:t xml:space="preserve"> genotypes where there is less data, this may lead to false reassurance that other groups of individuals are not at risk of antibody formation and result in lack of detection if these are not screened following treatment. Recently presented data from the INSIGHT case-control study has suggested increased risk of inhibitor development with treatment intensity at first exposure (≥10ED), any surgical history and higher (&gt;45IU/dL) peaks of FVIII treatment </w:t>
      </w:r>
      <w:r>
        <w:fldChar w:fldCharType="begin"/>
      </w:r>
      <w:r w:rsidR="008E50FB">
        <w:instrText xml:space="preserve"> ADDIN REFMGR.CITE &lt;Refman&gt;&lt;Cite&gt;&lt;Author&gt;van Velzen&lt;/Author&gt;&lt;Year&gt;2016&lt;/Year&gt;&lt;RecNum&gt;706&lt;/RecNum&gt;&lt;IDText&gt;INSIGHT case-control study: high FVIII concentrate dose and surgery are associated with increased inhibitor risk in nonsevere hemophilia A patients&lt;/IDText&gt;&lt;MDL Ref_Type="Journal"&gt;&lt;Ref_Type&gt;Journal&lt;/Ref_Type&gt;&lt;Ref_ID&gt;706&lt;/Ref_ID&gt;&lt;Title_Primary&gt;INSIGHT case-control study: high FVIII concentrate dose and surgery are associated with increased inhibitor risk in nonsevere hemophilia A patients&lt;/Title_Primary&gt;&lt;Authors_Primary&gt;van Velzen,A.S.&lt;/Authors_Primary&gt;&lt;Authors_Primary&gt;de Groot-Eckhardt,C.&lt;/Authors_Primary&gt;&lt;Authors_Primary&gt;Peters,M.&lt;/Authors_Primary&gt;&lt;Authors_Primary&gt;Leebeek,F.&lt;/Authors_Primary&gt;&lt;Authors_Primary&gt;Escuriola-Ettingshausen,C.&lt;/Authors_Primary&gt;&lt;Authors_Primary&gt;Hermans,C.&lt;/Authors_Primary&gt;&lt;Authors_Primary&gt;Keenan,R.&lt;/Authors_Primary&gt;&lt;Authors_Primary&gt;Astermark,J.&lt;/Authors_Primary&gt;&lt;Authors_Primary&gt;Male,C.&lt;/Authors_Primary&gt;&lt;Authors_Primary&gt;Peerlinck,K.&lt;/Authors_Primary&gt;&lt;Authors_Primary&gt;van der Bom,J.G.&lt;/Authors_Primary&gt;&lt;Date_Primary&gt;2016&lt;/Date_Primary&gt;&lt;Keywords&gt;surgery&lt;/Keywords&gt;&lt;Keywords&gt;Risk&lt;/Keywords&gt;&lt;Keywords&gt;Hemophilia A&lt;/Keywords&gt;&lt;Reprint&gt;In File&lt;/Reprint&gt;&lt;Start_Page&gt;43&lt;/Start_Page&gt;&lt;End_Page&gt;43&lt;/End_Page&gt;&lt;Periodical&gt;J Thromb Haemost.&lt;/Periodical&gt;&lt;Volume&gt;14&lt;/Volume&gt;&lt;Issue&gt;Supplement S1&lt;/Issue&gt;&lt;ZZ_JournalFull&gt;&lt;f name="System"&gt;J Thromb Haemost.&lt;/f&gt;&lt;/ZZ_JournalFull&gt;&lt;ZZ_WorkformID&gt;1&lt;/ZZ_WorkformID&gt;&lt;/MDL&gt;&lt;/Cite&gt;&lt;/Refman&gt;</w:instrText>
      </w:r>
      <w:r>
        <w:fldChar w:fldCharType="separate"/>
      </w:r>
      <w:r w:rsidR="008E50FB">
        <w:rPr>
          <w:noProof/>
        </w:rPr>
        <w:t xml:space="preserve">(van Velzen </w:t>
      </w:r>
      <w:r w:rsidR="008E50FB" w:rsidRPr="008E50FB">
        <w:rPr>
          <w:i/>
          <w:noProof/>
        </w:rPr>
        <w:t>et al</w:t>
      </w:r>
      <w:r w:rsidR="008E50FB">
        <w:rPr>
          <w:noProof/>
        </w:rPr>
        <w:t>, 2016)</w:t>
      </w:r>
      <w:r>
        <w:fldChar w:fldCharType="end"/>
      </w:r>
      <w:r>
        <w:t xml:space="preserve">. More systematic, pro-active inhibitor screening that does not discriminate by perceived risk of </w:t>
      </w:r>
      <w:r w:rsidRPr="00FC71C8">
        <w:rPr>
          <w:i/>
        </w:rPr>
        <w:t>F8</w:t>
      </w:r>
      <w:r>
        <w:t xml:space="preserve"> genotype will facilitate study of both genetic and environmental risks of FVIII antibody formation and allow further characterisation of the immune response to FVIII. Whether these approaches will increase the detection rate of low-titre or transient inhibitors, as recently described in patients with severe haemophilia A </w:t>
      </w:r>
      <w:r>
        <w:fldChar w:fldCharType="begin"/>
      </w:r>
      <w:r w:rsidR="008E50FB">
        <w:instrText xml:space="preserve"> ADDIN REFMGR.CITE &lt;Refman&gt;&lt;Cite&gt;&lt;Author&gt;van den Berg&lt;/Author&gt;&lt;Year&gt;2015&lt;/Year&gt;&lt;RecNum&gt;592&lt;/RecNum&gt;&lt;IDText&gt;Increased inhibitor incidence in severe haemophilia A since 1990 attributable to more low titre inhibitors&lt;/IDText&gt;&lt;MDL Ref_Type="Journal"&gt;&lt;Ref_Type&gt;Journal&lt;/Ref_Type&gt;&lt;Ref_ID&gt;592&lt;/Ref_ID&gt;&lt;Title_Primary&gt;Increased inhibitor incidence in severe haemophilia A since 1990 attributable to more low titre inhibitors&lt;/Title_Primary&gt;&lt;Authors_Primary&gt;van den Berg,H.M.&lt;/Authors_Primary&gt;&lt;Authors_Primary&gt;Hashemi,S.M.&lt;/Authors_Primary&gt;&lt;Authors_Primary&gt;Fischer,K.&lt;/Authors_Primary&gt;&lt;Authors_Primary&gt;Petrini,P.&lt;/Authors_Primary&gt;&lt;Authors_Primary&gt;Ljung,R.&lt;/Authors_Primary&gt;&lt;Authors_Primary&gt;Rafowicz,A.&lt;/Authors_Primary&gt;&lt;Authors_Primary&gt;Carcao,M.&lt;/Authors_Primary&gt;&lt;Authors_Primary&gt;Auerswald,G.&lt;/Authors_Primary&gt;&lt;Authors_Primary&gt;Kurnik,K.&lt;/Authors_Primary&gt;&lt;Authors_Primary&gt;Kenet,G.&lt;/Authors_Primary&gt;&lt;Authors_Primary&gt;Santagostino,E.&lt;/Authors_Primary&gt;&lt;Date_Primary&gt;2015/12/3&lt;/Date_Primary&gt;&lt;Keywords&gt;Incidence&lt;/Keywords&gt;&lt;Keywords&gt;Netherlands&lt;/Keywords&gt;&lt;Keywords&gt;Risk&lt;/Keywords&gt;&lt;Keywords&gt;Time&lt;/Keywords&gt;&lt;Reprint&gt;Not in File&lt;/Reprint&gt;&lt;Periodical&gt;Thromb Haemost.&lt;/Periodical&gt;&lt;Volume&gt;115&lt;/Volume&gt;&lt;Issue&gt;3&lt;/Issue&gt;&lt;Misc_3&gt;15-08-0692 [pii];10.1160/TH15-08-0692 [doi]&lt;/Misc_3&gt;&lt;Address&gt;H. Marijke van den Berg, MD, PhD, Julius Center for Health Sciences and Primary Care, University Medical Center Utrecht, PO Box 85500, Utrecht, 3508 GA Utrecht, The Netherlands, Tel.: +31 88 7568189, Fax: +31 88 7568099, E-mail: H.M.vandeBerg@umcutrecht.nl&lt;/Address&gt;&lt;Web_URL&gt;PM:26632988&lt;/Web_URL&gt;&lt;ZZ_JournalFull&gt;&lt;f name="System"&gt;Thromb Haemost.&lt;/f&gt;&lt;/ZZ_JournalFull&gt;&lt;ZZ_WorkformID&gt;1&lt;/ZZ_WorkformID&gt;&lt;/MDL&gt;&lt;/Cite&gt;&lt;/Refman&gt;</w:instrText>
      </w:r>
      <w:r>
        <w:fldChar w:fldCharType="separate"/>
      </w:r>
      <w:r w:rsidR="008E50FB">
        <w:rPr>
          <w:noProof/>
        </w:rPr>
        <w:t xml:space="preserve">(van den Berg </w:t>
      </w:r>
      <w:r w:rsidR="008E50FB" w:rsidRPr="008E50FB">
        <w:rPr>
          <w:i/>
          <w:noProof/>
        </w:rPr>
        <w:t>et al</w:t>
      </w:r>
      <w:r w:rsidR="008E50FB">
        <w:rPr>
          <w:noProof/>
        </w:rPr>
        <w:t>, 2015)</w:t>
      </w:r>
      <w:r>
        <w:fldChar w:fldCharType="end"/>
      </w:r>
      <w:r>
        <w:t xml:space="preserve"> is not clear. Finally,</w:t>
      </w:r>
      <w:r w:rsidRPr="00B564AA">
        <w:t xml:space="preserve"> </w:t>
      </w:r>
      <w:r>
        <w:t xml:space="preserve">the health economic assessment of increased inhibitor screening should be considered given the substantial associated costs. </w:t>
      </w:r>
    </w:p>
    <w:p w14:paraId="2C76FF10" w14:textId="77777777" w:rsidR="00167A90" w:rsidRDefault="00167A90" w:rsidP="007D3015">
      <w:pPr>
        <w:spacing w:line="480" w:lineRule="auto"/>
        <w:jc w:val="both"/>
        <w:rPr>
          <w:i/>
        </w:rPr>
      </w:pPr>
    </w:p>
    <w:p w14:paraId="6C23DCA8" w14:textId="77777777" w:rsidR="00167A90" w:rsidRDefault="00167A90" w:rsidP="007D3015">
      <w:pPr>
        <w:spacing w:line="480" w:lineRule="auto"/>
        <w:jc w:val="both"/>
        <w:rPr>
          <w:i/>
        </w:rPr>
      </w:pPr>
    </w:p>
    <w:p w14:paraId="20784F37" w14:textId="4283BE9B" w:rsidR="0070443C" w:rsidRPr="004306B9" w:rsidRDefault="0070443C" w:rsidP="007D3015">
      <w:pPr>
        <w:spacing w:line="480" w:lineRule="auto"/>
        <w:jc w:val="both"/>
      </w:pPr>
      <w:r w:rsidRPr="004306B9">
        <w:rPr>
          <w:i/>
        </w:rPr>
        <w:lastRenderedPageBreak/>
        <w:t>DDAVP</w:t>
      </w:r>
    </w:p>
    <w:p w14:paraId="0226AB2A" w14:textId="19AF5AF4" w:rsidR="007D3015" w:rsidRDefault="007D3015" w:rsidP="007D3015">
      <w:pPr>
        <w:spacing w:line="480" w:lineRule="auto"/>
        <w:jc w:val="both"/>
      </w:pPr>
      <w:r>
        <w:t>The number of patients managed with DDAVP within this cohort was possibly lower than expected. Twenty nine percent of patients (110/377) were DDAVP exposed in the study period, with 1 in 5 (76/377) receiving DDAVP alone for their haemostatic treatment. DDAVP offers a cheap and safe (no inhibitor risk) method of treating responsive patients</w:t>
      </w:r>
      <w:r w:rsidRPr="008214F3">
        <w:t xml:space="preserve"> </w:t>
      </w:r>
      <w:r>
        <w:t xml:space="preserve">(without medical contraindication) for minor bleeding or surgery </w:t>
      </w:r>
      <w:r>
        <w:fldChar w:fldCharType="begin"/>
      </w:r>
      <w:r w:rsidR="008E50FB">
        <w:instrText xml:space="preserve"> ADDIN REFMGR.CITE &lt;Refman&gt;&lt;Cite&gt;&lt;Author&gt;Srivastava&lt;/Author&gt;&lt;Year&gt;2013&lt;/Year&gt;&lt;RecNum&gt;108&lt;/RecNum&gt;&lt;IDText&gt;Guidelines for the management of hemophilia&lt;/IDText&gt;&lt;MDL Ref_Type="Journal"&gt;&lt;Ref_Type&gt;Journal&lt;/Ref_Type&gt;&lt;Ref_ID&gt;108&lt;/Ref_ID&gt;&lt;Title_Primary&gt;Guidelines for the management of hemophilia&lt;/Title_Primary&gt;&lt;Authors_Primary&gt;Srivastava,A.&lt;/Authors_Primary&gt;&lt;Authors_Primary&gt;Brewer,A.K.&lt;/Authors_Primary&gt;&lt;Authors_Primary&gt;Mauser-Bunschoten,E.P.&lt;/Authors_Primary&gt;&lt;Authors_Primary&gt;Key,N.S.&lt;/Authors_Primary&gt;&lt;Authors_Primary&gt;Kitchen,S.&lt;/Authors_Primary&gt;&lt;Authors_Primary&gt;Llinas,A.&lt;/Authors_Primary&gt;&lt;Authors_Primary&gt;Ludlam,C.A.&lt;/Authors_Primary&gt;&lt;Authors_Primary&gt;Mahlangu,J.N.&lt;/Authors_Primary&gt;&lt;Authors_Primary&gt;Mulder,K.&lt;/Authors_Primary&gt;&lt;Authors_Primary&gt;Poon,M.C.&lt;/Authors_Primary&gt;&lt;Authors_Primary&gt;Street,A.&lt;/Authors_Primary&gt;&lt;Date_Primary&gt;2013/1&lt;/Date_Primary&gt;&lt;Keywords&gt;blood&lt;/Keywords&gt;&lt;Keywords&gt;Blood Coagulation&lt;/Keywords&gt;&lt;Keywords&gt;Blood Coagulation Factors&lt;/Keywords&gt;&lt;Keywords&gt;complications&lt;/Keywords&gt;&lt;Keywords&gt;Comprehensive Health Care&lt;/Keywords&gt;&lt;Keywords&gt;Delivery of Health Care&lt;/Keywords&gt;&lt;Keywords&gt;diagnosis&lt;/Keywords&gt;&lt;Keywords&gt;Hemophilia A&lt;/Keywords&gt;&lt;Keywords&gt;Hemorrhage&lt;/Keywords&gt;&lt;Keywords&gt;Hemostatics&lt;/Keywords&gt;&lt;Keywords&gt;Humans&lt;/Keywords&gt;&lt;Keywords&gt;Infection&lt;/Keywords&gt;&lt;Keywords&gt;organization &amp;amp; administration&lt;/Keywords&gt;&lt;Keywords&gt;Pain Management&lt;/Keywords&gt;&lt;Keywords&gt;prevention &amp;amp; control&lt;/Keywords&gt;&lt;Keywords&gt;therapeutic use&lt;/Keywords&gt;&lt;Keywords&gt;therapy&lt;/Keywords&gt;&lt;Reprint&gt;Not in File&lt;/Reprint&gt;&lt;Start_Page&gt;e1&lt;/Start_Page&gt;&lt;End_Page&gt;47&lt;/End_Page&gt;&lt;Periodical&gt;Haemophilia.&lt;/Periodical&gt;&lt;Volume&gt;19&lt;/Volume&gt;&lt;Issue&gt;1&lt;/Issue&gt;&lt;Misc_3&gt;10.1111/j.1365-2516.2012.02909.x [doi]&lt;/Misc_3&gt;&lt;Address&gt;Department of Hematology, Christian Medical College, Vellore, India. aloks@cmcvellore.ac.in&lt;/Address&gt;&lt;Web_URL&gt;PM:22776238&lt;/Web_URL&gt;&lt;ZZ_JournalFull&gt;&lt;f name="System"&gt;Haemophilia.&lt;/f&gt;&lt;/ZZ_JournalFull&gt;&lt;ZZ_WorkformID&gt;1&lt;/ZZ_WorkformID&gt;&lt;/MDL&gt;&lt;/Cite&gt;&lt;/Refman&gt;</w:instrText>
      </w:r>
      <w:r>
        <w:fldChar w:fldCharType="separate"/>
      </w:r>
      <w:r w:rsidR="008E50FB">
        <w:rPr>
          <w:noProof/>
        </w:rPr>
        <w:t xml:space="preserve">(Srivastava </w:t>
      </w:r>
      <w:r w:rsidR="008E50FB" w:rsidRPr="008E50FB">
        <w:rPr>
          <w:i/>
          <w:noProof/>
        </w:rPr>
        <w:t>et al</w:t>
      </w:r>
      <w:r w:rsidR="008E50FB">
        <w:rPr>
          <w:noProof/>
        </w:rPr>
        <w:t>, 2013)</w:t>
      </w:r>
      <w:r>
        <w:fldChar w:fldCharType="end"/>
      </w:r>
      <w:r>
        <w:t xml:space="preserve">. There have been varying reports in the literature on factors affecting response to DDAVP which include age, bFVIII:C and </w:t>
      </w:r>
      <w:r w:rsidRPr="00D073B3">
        <w:rPr>
          <w:i/>
        </w:rPr>
        <w:t>F8</w:t>
      </w:r>
      <w:r>
        <w:t xml:space="preserve"> genotype </w:t>
      </w:r>
      <w:r w:rsidRPr="00AF18A9">
        <w:fldChar w:fldCharType="begin"/>
      </w:r>
      <w:r w:rsidR="008E50FB">
        <w:instrText xml:space="preserve"> ADDIN REFMGR.CITE &lt;Refman&gt;&lt;Cite&gt;&lt;Author&gt;Castaman&lt;/Author&gt;&lt;Year&gt;2014&lt;/Year&gt;&lt;RecNum&gt;459&lt;/RecNum&gt;&lt;IDText&gt;Molecular and clinical predictors of inhibitor risk and its prevention and treatment in mild hemophilia A&lt;/IDText&gt;&lt;MDL Ref_Type="Journal"&gt;&lt;Ref_Type&gt;Journal&lt;/Ref_Type&gt;&lt;Ref_ID&gt;459&lt;/Ref_ID&gt;&lt;Title_Primary&gt;Molecular and clinical predictors of inhibitor risk and its prevention and treatment in mild hemophilia A&lt;/Title_Primary&gt;&lt;Authors_Primary&gt;Castaman,G.&lt;/Authors_Primary&gt;&lt;Authors_Primary&gt;Fijnvandraat,K.&lt;/Authors_Primary&gt;&lt;Date_Primary&gt;2014/10/9&lt;/Date_Primary&gt;&lt;Keywords&gt;Animals&lt;/Keywords&gt;&lt;Keywords&gt;Antibodies&lt;/Keywords&gt;&lt;Keywords&gt;drug therapy&lt;/Keywords&gt;&lt;Keywords&gt;Factor Viii&lt;/Keywords&gt;&lt;Keywords&gt;Hemophilia A&lt;/Keywords&gt;&lt;Keywords&gt;Humans&lt;/Keywords&gt;&lt;Keywords&gt;immunology&lt;/Keywords&gt;&lt;Keywords&gt;Italy&lt;/Keywords&gt;&lt;Keywords&gt;Mutation&lt;/Keywords&gt;&lt;Keywords&gt;Netherlands&lt;/Keywords&gt;&lt;Keywords&gt;prevention &amp;amp; control&lt;/Keywords&gt;&lt;Keywords&gt;Risk&lt;/Keywords&gt;&lt;Keywords&gt;Risk Factors&lt;/Keywords&gt;&lt;Keywords&gt;Thrombosis&lt;/Keywords&gt;&lt;Reprint&gt;Not in File&lt;/Reprint&gt;&lt;Start_Page&gt;2333&lt;/Start_Page&gt;&lt;End_Page&gt;2336&lt;/End_Page&gt;&lt;Periodical&gt;Blood&lt;/Periodical&gt;&lt;Volume&gt;124&lt;/Volume&gt;&lt;Issue&gt;15&lt;/Issue&gt;&lt;User_Def_5&gt;PMC4192746&lt;/User_Def_5&gt;&lt;Misc_3&gt;blood-2014-02-546127 [pii];10.1182/blood-2014-02-546127 [doi]&lt;/Misc_3&gt;&lt;Address&gt;Center for Bleeding Disorders, Department of Heart and Vessels, Careggi University Hospital, Florence, Italy; Hemophilia and Thrombosis Center, San Bortolo Hospital, Vicenza, Italy; and&amp;#xA;Department of Pediatrics, Amsterdam Medical Center, The Netherlands&lt;/Address&gt;&lt;Web_URL&gt;PM:25139352&lt;/Web_URL&gt;&lt;ZZ_JournalFull&gt;&lt;f name="System"&gt;Blood&lt;/f&gt;&lt;/ZZ_JournalFull&gt;&lt;ZZ_WorkformID&gt;1&lt;/ZZ_WorkformID&gt;&lt;/MDL&gt;&lt;/Cite&gt;&lt;/Refman&gt;</w:instrText>
      </w:r>
      <w:r w:rsidRPr="00AF18A9">
        <w:fldChar w:fldCharType="separate"/>
      </w:r>
      <w:r w:rsidR="008E50FB">
        <w:rPr>
          <w:noProof/>
        </w:rPr>
        <w:t>(Castaman &amp; Fijnvandraat, 2014)</w:t>
      </w:r>
      <w:r w:rsidRPr="00AF18A9">
        <w:fldChar w:fldCharType="end"/>
      </w:r>
      <w:r w:rsidRPr="00AF18A9">
        <w:t xml:space="preserve">. </w:t>
      </w:r>
      <w:r>
        <w:t>As expected, patients</w:t>
      </w:r>
      <w:r w:rsidRPr="00DE1145">
        <w:t xml:space="preserve"> </w:t>
      </w:r>
      <w:r>
        <w:t>w</w:t>
      </w:r>
      <w:r w:rsidRPr="00AF18A9">
        <w:t>ithin</w:t>
      </w:r>
      <w:r>
        <w:t xml:space="preserve"> our cohort who were treated with DDAVP had higher bFVIII</w:t>
      </w:r>
      <w:proofErr w:type="gramStart"/>
      <w:r>
        <w:t>:C</w:t>
      </w:r>
      <w:proofErr w:type="gramEnd"/>
      <w:r>
        <w:t xml:space="preserve"> levels than those patients treated with FVIII alone. It is possible that the use of DDAVP could </w:t>
      </w:r>
      <w:r w:rsidR="004D4820" w:rsidRPr="004306B9">
        <w:t xml:space="preserve">further </w:t>
      </w:r>
      <w:r>
        <w:t xml:space="preserve">minimise exposure to treatment with FVIII concentrate in responsive patients </w:t>
      </w:r>
      <w:r w:rsidR="004D4820" w:rsidRPr="004306B9">
        <w:t>without medical contraindications</w:t>
      </w:r>
      <w:r w:rsidR="004D4820">
        <w:t xml:space="preserve"> </w:t>
      </w:r>
      <w:r>
        <w:fldChar w:fldCharType="begin"/>
      </w:r>
      <w:r w:rsidR="008E50FB">
        <w:instrText xml:space="preserve"> ADDIN REFMGR.CITE &lt;Refman&gt;&lt;Cite&gt;&lt;Author&gt;Castaman&lt;/Author&gt;&lt;Year&gt;2014&lt;/Year&gt;&lt;RecNum&gt;459&lt;/RecNum&gt;&lt;IDText&gt;Molecular and clinical predictors of inhibitor risk and its prevention and treatment in mild hemophilia A&lt;/IDText&gt;&lt;MDL Ref_Type="Journal"&gt;&lt;Ref_Type&gt;Journal&lt;/Ref_Type&gt;&lt;Ref_ID&gt;459&lt;/Ref_ID&gt;&lt;Title_Primary&gt;Molecular and clinical predictors of inhibitor risk and its prevention and treatment in mild hemophilia A&lt;/Title_Primary&gt;&lt;Authors_Primary&gt;Castaman,G.&lt;/Authors_Primary&gt;&lt;Authors_Primary&gt;Fijnvandraat,K.&lt;/Authors_Primary&gt;&lt;Date_Primary&gt;2014/10/9&lt;/Date_Primary&gt;&lt;Keywords&gt;Animals&lt;/Keywords&gt;&lt;Keywords&gt;Antibodies&lt;/Keywords&gt;&lt;Keywords&gt;drug therapy&lt;/Keywords&gt;&lt;Keywords&gt;Factor Viii&lt;/Keywords&gt;&lt;Keywords&gt;Hemophilia A&lt;/Keywords&gt;&lt;Keywords&gt;Humans&lt;/Keywords&gt;&lt;Keywords&gt;immunology&lt;/Keywords&gt;&lt;Keywords&gt;Italy&lt;/Keywords&gt;&lt;Keywords&gt;Mutation&lt;/Keywords&gt;&lt;Keywords&gt;Netherlands&lt;/Keywords&gt;&lt;Keywords&gt;prevention &amp;amp; control&lt;/Keywords&gt;&lt;Keywords&gt;Risk&lt;/Keywords&gt;&lt;Keywords&gt;Risk Factors&lt;/Keywords&gt;&lt;Keywords&gt;Thrombosis&lt;/Keywords&gt;&lt;Reprint&gt;Not in File&lt;/Reprint&gt;&lt;Start_Page&gt;2333&lt;/Start_Page&gt;&lt;End_Page&gt;2336&lt;/End_Page&gt;&lt;Periodical&gt;Blood&lt;/Periodical&gt;&lt;Volume&gt;124&lt;/Volume&gt;&lt;Issue&gt;15&lt;/Issue&gt;&lt;User_Def_5&gt;PMC4192746&lt;/User_Def_5&gt;&lt;Misc_3&gt;blood-2014-02-546127 [pii];10.1182/blood-2014-02-546127 [doi]&lt;/Misc_3&gt;&lt;Address&gt;Center for Bleeding Disorders, Department of Heart and Vessels, Careggi University Hospital, Florence, Italy; Hemophilia and Thrombosis Center, San Bortolo Hospital, Vicenza, Italy; and&amp;#xA;Department of Pediatrics, Amsterdam Medical Center, The Netherlands&lt;/Address&gt;&lt;Web_URL&gt;PM:25139352&lt;/Web_URL&gt;&lt;ZZ_JournalFull&gt;&lt;f name="System"&gt;Blood&lt;/f&gt;&lt;/ZZ_JournalFull&gt;&lt;ZZ_WorkformID&gt;1&lt;/ZZ_WorkformID&gt;&lt;/MDL&gt;&lt;/Cite&gt;&lt;/Refman&gt;</w:instrText>
      </w:r>
      <w:r>
        <w:fldChar w:fldCharType="separate"/>
      </w:r>
      <w:r w:rsidR="008E50FB">
        <w:rPr>
          <w:noProof/>
        </w:rPr>
        <w:t>(Castaman &amp; Fijnvandraat, 2014)</w:t>
      </w:r>
      <w:r>
        <w:fldChar w:fldCharType="end"/>
      </w:r>
      <w:r>
        <w:t>.</w:t>
      </w:r>
    </w:p>
    <w:p w14:paraId="20811485" w14:textId="77777777" w:rsidR="007D3015" w:rsidRPr="00760590" w:rsidRDefault="007D3015" w:rsidP="007D3015">
      <w:pPr>
        <w:spacing w:line="480" w:lineRule="auto"/>
        <w:jc w:val="both"/>
        <w:rPr>
          <w:b/>
        </w:rPr>
      </w:pPr>
      <w:r w:rsidRPr="00760590">
        <w:rPr>
          <w:b/>
        </w:rPr>
        <w:t>Conclusions</w:t>
      </w:r>
    </w:p>
    <w:p w14:paraId="12FCF6E2" w14:textId="77777777" w:rsidR="007D3015" w:rsidRPr="00566119" w:rsidRDefault="007D3015" w:rsidP="007D3015">
      <w:pPr>
        <w:widowControl w:val="0"/>
        <w:spacing w:line="480" w:lineRule="auto"/>
        <w:jc w:val="both"/>
      </w:pPr>
      <w:r>
        <w:t xml:space="preserve">Despite nearly half of individuals in this large cohort receiving haemostatic treatment in the observation period and the causative </w:t>
      </w:r>
      <w:r w:rsidRPr="00840830">
        <w:rPr>
          <w:i/>
        </w:rPr>
        <w:t>F8</w:t>
      </w:r>
      <w:r>
        <w:t xml:space="preserve"> genotype being known in the majority, we have shown that only a minority undergo targeted inhibitor screening following treatment with FVIII concentrate. This may limit the availability of information valuable to guide future treatment decisions and to inform patients about their future inhibitor risk, whilst also undermining efforts to unpick the underlying immunological mechanisms. </w:t>
      </w:r>
      <w:r w:rsidRPr="00AF4427">
        <w:t xml:space="preserve"> </w:t>
      </w:r>
      <w:r>
        <w:t xml:space="preserve">Further service development and awareness is required to implement optimal screening practice, timing and methodology of inhibitor screening in patients with non-severe haemophilia A. </w:t>
      </w:r>
    </w:p>
    <w:p w14:paraId="0D97E7F0" w14:textId="77777777" w:rsidR="007D3015" w:rsidRDefault="007D3015" w:rsidP="007D3015">
      <w:pPr>
        <w:spacing w:line="480" w:lineRule="auto"/>
        <w:jc w:val="both"/>
        <w:rPr>
          <w:b/>
        </w:rPr>
      </w:pPr>
      <w:r>
        <w:rPr>
          <w:b/>
        </w:rPr>
        <w:t>Acknowledgements</w:t>
      </w:r>
    </w:p>
    <w:p w14:paraId="17A99FA2" w14:textId="77777777" w:rsidR="007D3015" w:rsidRPr="007F3FC0" w:rsidRDefault="007D3015" w:rsidP="007D3015">
      <w:pPr>
        <w:spacing w:line="480" w:lineRule="auto"/>
        <w:jc w:val="both"/>
      </w:pPr>
      <w:r w:rsidRPr="007F3FC0">
        <w:t xml:space="preserve">We are grateful for the assistance of the data managers and </w:t>
      </w:r>
      <w:r>
        <w:t>haemophilia</w:t>
      </w:r>
      <w:r w:rsidRPr="007F3FC0">
        <w:t xml:space="preserve"> nurses at each of the centres for their assistance in database preparation and data collection.</w:t>
      </w:r>
    </w:p>
    <w:p w14:paraId="615DBB3A" w14:textId="77777777" w:rsidR="007D3015" w:rsidRPr="00C477DD" w:rsidRDefault="007D3015" w:rsidP="007D3015">
      <w:pPr>
        <w:spacing w:line="480" w:lineRule="auto"/>
        <w:jc w:val="both"/>
        <w:rPr>
          <w:b/>
        </w:rPr>
      </w:pPr>
      <w:r w:rsidRPr="00C477DD">
        <w:rPr>
          <w:b/>
        </w:rPr>
        <w:lastRenderedPageBreak/>
        <w:t>Authorship</w:t>
      </w:r>
      <w:r w:rsidR="000D4D15">
        <w:rPr>
          <w:b/>
        </w:rPr>
        <w:t xml:space="preserve"> Contribution</w:t>
      </w:r>
    </w:p>
    <w:p w14:paraId="63E494CF" w14:textId="77777777" w:rsidR="007D3015" w:rsidRDefault="007D3015" w:rsidP="007D3015">
      <w:pPr>
        <w:spacing w:line="480" w:lineRule="auto"/>
        <w:jc w:val="both"/>
      </w:pPr>
      <w:r>
        <w:t>PB &amp; DPH designed the research study</w:t>
      </w:r>
    </w:p>
    <w:p w14:paraId="532DA2E3" w14:textId="77777777" w:rsidR="007D3015" w:rsidRDefault="007D3015" w:rsidP="007D3015">
      <w:pPr>
        <w:spacing w:line="480" w:lineRule="auto"/>
        <w:jc w:val="both"/>
      </w:pPr>
      <w:r>
        <w:t>PB performed the research</w:t>
      </w:r>
    </w:p>
    <w:p w14:paraId="18CEC891" w14:textId="77777777" w:rsidR="007D3015" w:rsidRDefault="007D3015" w:rsidP="007D3015">
      <w:pPr>
        <w:spacing w:line="480" w:lineRule="auto"/>
        <w:jc w:val="both"/>
      </w:pPr>
      <w:r w:rsidRPr="007F3FC0">
        <w:t>PB</w:t>
      </w:r>
      <w:r>
        <w:t>, JPS, SKA, KK, CMM, SR, MT, TTY and</w:t>
      </w:r>
      <w:r w:rsidRPr="007F3FC0">
        <w:t xml:space="preserve"> DPH</w:t>
      </w:r>
      <w:r>
        <w:t xml:space="preserve"> collected the data </w:t>
      </w:r>
    </w:p>
    <w:p w14:paraId="4FF11DF2" w14:textId="77777777" w:rsidR="007D3015" w:rsidRDefault="007D3015" w:rsidP="007D3015">
      <w:pPr>
        <w:spacing w:line="480" w:lineRule="auto"/>
        <w:jc w:val="both"/>
      </w:pPr>
      <w:r>
        <w:t>PB, DPH and BP analysed the data</w:t>
      </w:r>
    </w:p>
    <w:p w14:paraId="70169A63" w14:textId="77777777" w:rsidR="007D3015" w:rsidRDefault="007D3015" w:rsidP="007D3015">
      <w:pPr>
        <w:spacing w:line="480" w:lineRule="auto"/>
        <w:jc w:val="both"/>
      </w:pPr>
      <w:r>
        <w:t xml:space="preserve">PB &amp; DPH wrote the first draft of the paper </w:t>
      </w:r>
    </w:p>
    <w:p w14:paraId="2E2DC120" w14:textId="77777777" w:rsidR="007D3015" w:rsidRPr="007F3FC0" w:rsidRDefault="007D3015" w:rsidP="007D3015">
      <w:pPr>
        <w:spacing w:line="480" w:lineRule="auto"/>
        <w:jc w:val="both"/>
      </w:pPr>
      <w:r w:rsidRPr="00D2232D">
        <w:t xml:space="preserve">All authors reviewed and </w:t>
      </w:r>
      <w:r>
        <w:t xml:space="preserve">critically </w:t>
      </w:r>
      <w:r w:rsidRPr="00D2232D">
        <w:t>edited the manuscript</w:t>
      </w:r>
    </w:p>
    <w:p w14:paraId="2C56B787" w14:textId="77777777" w:rsidR="004E3F7C" w:rsidRDefault="007D3015" w:rsidP="007D3015">
      <w:pPr>
        <w:spacing w:line="480" w:lineRule="auto"/>
        <w:jc w:val="both"/>
        <w:rPr>
          <w:b/>
        </w:rPr>
      </w:pPr>
      <w:r>
        <w:rPr>
          <w:b/>
        </w:rPr>
        <w:t>Conflicts of Interest</w:t>
      </w:r>
      <w:r w:rsidR="004E3F7C">
        <w:rPr>
          <w:b/>
        </w:rPr>
        <w:t xml:space="preserve"> </w:t>
      </w:r>
    </w:p>
    <w:p w14:paraId="15CB73C9" w14:textId="77777777" w:rsidR="007D3015" w:rsidRPr="004E3F7C" w:rsidRDefault="004E3F7C" w:rsidP="007D3015">
      <w:pPr>
        <w:spacing w:line="480" w:lineRule="auto"/>
        <w:jc w:val="both"/>
      </w:pPr>
      <w:r w:rsidRPr="004E3F7C">
        <w:t>None declared</w:t>
      </w:r>
    </w:p>
    <w:p w14:paraId="3925B345" w14:textId="77777777" w:rsidR="004E3F7C" w:rsidRPr="00034FB8" w:rsidRDefault="004E3F7C" w:rsidP="007D3015">
      <w:pPr>
        <w:spacing w:line="480" w:lineRule="auto"/>
        <w:jc w:val="both"/>
        <w:rPr>
          <w:b/>
        </w:rPr>
        <w:sectPr w:rsidR="004E3F7C" w:rsidRPr="00034FB8" w:rsidSect="007D3015">
          <w:pgSz w:w="11906" w:h="16838"/>
          <w:pgMar w:top="1701" w:right="1701" w:bottom="1701" w:left="1701" w:header="709" w:footer="1191" w:gutter="0"/>
          <w:cols w:space="708"/>
          <w:docGrid w:linePitch="360"/>
        </w:sectPr>
      </w:pPr>
    </w:p>
    <w:p w14:paraId="765B4251" w14:textId="77777777" w:rsidR="008E50FB" w:rsidRPr="008E50FB" w:rsidRDefault="007D3015" w:rsidP="008E50FB">
      <w:pPr>
        <w:jc w:val="center"/>
        <w:rPr>
          <w:rFonts w:ascii="Cambria" w:hAnsi="Cambria"/>
          <w:noProof/>
        </w:rPr>
      </w:pPr>
      <w:r>
        <w:lastRenderedPageBreak/>
        <w:fldChar w:fldCharType="begin"/>
      </w:r>
      <w:r>
        <w:instrText xml:space="preserve"> ADDIN REFMGR.REFLIST </w:instrText>
      </w:r>
      <w:r>
        <w:fldChar w:fldCharType="separate"/>
      </w:r>
      <w:r w:rsidR="008E50FB" w:rsidRPr="008E50FB">
        <w:rPr>
          <w:rFonts w:ascii="Cambria" w:hAnsi="Cambria"/>
          <w:noProof/>
        </w:rPr>
        <w:t>References</w:t>
      </w:r>
    </w:p>
    <w:p w14:paraId="260C1EFB" w14:textId="77777777" w:rsidR="008E50FB" w:rsidRPr="008E50FB" w:rsidRDefault="008E50FB" w:rsidP="008E50FB">
      <w:pPr>
        <w:jc w:val="center"/>
        <w:rPr>
          <w:rFonts w:ascii="Cambria" w:hAnsi="Cambria"/>
          <w:noProof/>
        </w:rPr>
      </w:pPr>
    </w:p>
    <w:p w14:paraId="3A0D38E8"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Astermark,J., Donfield,S.M., Gomperts,E.D., Schwarz,J., Menius,E.D., Pavlova,A., Oldenburg,J., Kessing,B., DiMichele,D.M., Shapiro,A.D., Winkler,C.A., &amp; Berntorp,E. (2013) The polygenic nature of inhibitors in hemophilia A: results from the Hemophilia Inhibitor Genetics Study (HIGS) Combined Cohort. </w:t>
      </w:r>
      <w:r w:rsidRPr="008E50FB">
        <w:rPr>
          <w:rFonts w:ascii="Cambria" w:hAnsi="Cambria"/>
          <w:i/>
          <w:noProof/>
        </w:rPr>
        <w:t>Blood</w:t>
      </w:r>
      <w:r w:rsidRPr="008E50FB">
        <w:rPr>
          <w:rFonts w:ascii="Cambria" w:hAnsi="Cambria"/>
          <w:noProof/>
        </w:rPr>
        <w:t xml:space="preserve">, </w:t>
      </w:r>
      <w:r w:rsidRPr="008E50FB">
        <w:rPr>
          <w:rFonts w:ascii="Cambria" w:hAnsi="Cambria"/>
          <w:b/>
          <w:noProof/>
        </w:rPr>
        <w:t>121</w:t>
      </w:r>
      <w:r w:rsidRPr="008E50FB">
        <w:rPr>
          <w:rFonts w:ascii="Cambria" w:hAnsi="Cambria"/>
          <w:noProof/>
        </w:rPr>
        <w:t>, 1446-1454.</w:t>
      </w:r>
    </w:p>
    <w:p w14:paraId="284CFF30"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Batty,P., Moore,G.W., Platton,S., Maloney,J.C., Palmer,B., Bowles,L., Pasi,K.J., Rangarajan,S., &amp; Hart,D.P. (2015) Diagnostic accuracy study of a factor VIII ELISA for detection of factor VIII antibodies in congenital and acquired haemophilia A. </w:t>
      </w:r>
      <w:r w:rsidRPr="008E50FB">
        <w:rPr>
          <w:rFonts w:ascii="Cambria" w:hAnsi="Cambria"/>
          <w:i/>
          <w:noProof/>
        </w:rPr>
        <w:t>Thromb.Haemost.</w:t>
      </w:r>
      <w:r w:rsidRPr="008E50FB">
        <w:rPr>
          <w:rFonts w:ascii="Cambria" w:hAnsi="Cambria"/>
          <w:noProof/>
        </w:rPr>
        <w:t xml:space="preserve">, </w:t>
      </w:r>
      <w:r w:rsidRPr="008E50FB">
        <w:rPr>
          <w:rFonts w:ascii="Cambria" w:hAnsi="Cambria"/>
          <w:b/>
          <w:noProof/>
        </w:rPr>
        <w:t>114</w:t>
      </w:r>
      <w:r w:rsidRPr="008E50FB">
        <w:rPr>
          <w:rFonts w:ascii="Cambria" w:hAnsi="Cambria"/>
          <w:noProof/>
        </w:rPr>
        <w:t>, 804-811.</w:t>
      </w:r>
    </w:p>
    <w:p w14:paraId="2CE6A549"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Batty,P., Platton,S., Bowles,L., Pasi,K.J., &amp; Hart,D.P. (2014) Pre-analytical heat treatment and a FVIII ELISA improve Factor VIII antibody detection in acquired haemophilia A. </w:t>
      </w:r>
      <w:r w:rsidRPr="008E50FB">
        <w:rPr>
          <w:rFonts w:ascii="Cambria" w:hAnsi="Cambria"/>
          <w:i/>
          <w:noProof/>
        </w:rPr>
        <w:t>Br.J Haematol.</w:t>
      </w:r>
      <w:r w:rsidRPr="008E50FB">
        <w:rPr>
          <w:rFonts w:ascii="Cambria" w:hAnsi="Cambria"/>
          <w:noProof/>
        </w:rPr>
        <w:t xml:space="preserve">, </w:t>
      </w:r>
      <w:r w:rsidRPr="008E50FB">
        <w:rPr>
          <w:rFonts w:ascii="Cambria" w:hAnsi="Cambria"/>
          <w:b/>
          <w:noProof/>
        </w:rPr>
        <w:t>166</w:t>
      </w:r>
      <w:r w:rsidRPr="008E50FB">
        <w:rPr>
          <w:rFonts w:ascii="Cambria" w:hAnsi="Cambria"/>
          <w:noProof/>
        </w:rPr>
        <w:t>, 953-956.</w:t>
      </w:r>
    </w:p>
    <w:p w14:paraId="275FBAFC"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Batty,P., Platton,S., &amp; Hart,D.P. (2016) Optimisation of Pre-Analytical Heat Treatment for Factor VIII Antibody Detection. </w:t>
      </w:r>
      <w:r w:rsidRPr="008E50FB">
        <w:rPr>
          <w:rFonts w:ascii="Cambria" w:hAnsi="Cambria"/>
          <w:i/>
          <w:noProof/>
        </w:rPr>
        <w:t>Haemophilia</w:t>
      </w:r>
      <w:r w:rsidRPr="008E50FB">
        <w:rPr>
          <w:rFonts w:ascii="Cambria" w:hAnsi="Cambria"/>
          <w:noProof/>
        </w:rPr>
        <w:t xml:space="preserve">, </w:t>
      </w:r>
      <w:r w:rsidRPr="008E50FB">
        <w:rPr>
          <w:rFonts w:ascii="Cambria" w:hAnsi="Cambria"/>
          <w:b/>
          <w:noProof/>
        </w:rPr>
        <w:t>22</w:t>
      </w:r>
      <w:r w:rsidRPr="008E50FB">
        <w:rPr>
          <w:rFonts w:ascii="Cambria" w:hAnsi="Cambria"/>
          <w:noProof/>
        </w:rPr>
        <w:t>, 88.</w:t>
      </w:r>
    </w:p>
    <w:p w14:paraId="1E952ABE"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Blanchette,V.S., Key,N.S., Ljung,L.R., Manco-Johnson,M.J., van den Berg,H.M., &amp; Srivastava,A. (2014) Definitions in hemophilia: communication from the SSC of the ISTH. </w:t>
      </w:r>
      <w:r w:rsidRPr="008E50FB">
        <w:rPr>
          <w:rFonts w:ascii="Cambria" w:hAnsi="Cambria"/>
          <w:i/>
          <w:noProof/>
        </w:rPr>
        <w:t>J.Thromb.Haemost.</w:t>
      </w:r>
      <w:r w:rsidRPr="008E50FB">
        <w:rPr>
          <w:rFonts w:ascii="Cambria" w:hAnsi="Cambria"/>
          <w:noProof/>
        </w:rPr>
        <w:t xml:space="preserve">, </w:t>
      </w:r>
      <w:r w:rsidRPr="008E50FB">
        <w:rPr>
          <w:rFonts w:ascii="Cambria" w:hAnsi="Cambria"/>
          <w:b/>
          <w:noProof/>
        </w:rPr>
        <w:t>12</w:t>
      </w:r>
      <w:r w:rsidRPr="008E50FB">
        <w:rPr>
          <w:rFonts w:ascii="Cambria" w:hAnsi="Cambria"/>
          <w:noProof/>
        </w:rPr>
        <w:t>, 1935-1939.</w:t>
      </w:r>
    </w:p>
    <w:p w14:paraId="5B9582A7"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Castaman,G. &amp; Fijnvandraat,K. (2014) Molecular and clinical predictors of inhibitor risk and its prevention and treatment in mild hemophilia A. </w:t>
      </w:r>
      <w:r w:rsidRPr="008E50FB">
        <w:rPr>
          <w:rFonts w:ascii="Cambria" w:hAnsi="Cambria"/>
          <w:i/>
          <w:noProof/>
        </w:rPr>
        <w:t>Blood</w:t>
      </w:r>
      <w:r w:rsidRPr="008E50FB">
        <w:rPr>
          <w:rFonts w:ascii="Cambria" w:hAnsi="Cambria"/>
          <w:noProof/>
        </w:rPr>
        <w:t xml:space="preserve">, </w:t>
      </w:r>
      <w:r w:rsidRPr="008E50FB">
        <w:rPr>
          <w:rFonts w:ascii="Cambria" w:hAnsi="Cambria"/>
          <w:b/>
          <w:noProof/>
        </w:rPr>
        <w:t>124</w:t>
      </w:r>
      <w:r w:rsidRPr="008E50FB">
        <w:rPr>
          <w:rFonts w:ascii="Cambria" w:hAnsi="Cambria"/>
          <w:noProof/>
        </w:rPr>
        <w:t>, 2333-2336.</w:t>
      </w:r>
    </w:p>
    <w:p w14:paraId="11C23363"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Collins,P.W., Chalmers,E., Hart,D.P., Liesner,R., Rangarajan,S., Talks,K., Williams,M., &amp; Hay,C.R. (2013) Diagnosis and treatment of factor VIII and IX inhibitors in congenital haemophilia: (4th edition). UK Haemophilia Centre Doctors Organization. </w:t>
      </w:r>
      <w:r w:rsidRPr="008E50FB">
        <w:rPr>
          <w:rFonts w:ascii="Cambria" w:hAnsi="Cambria"/>
          <w:i/>
          <w:noProof/>
        </w:rPr>
        <w:t>Br.J.Haematol.</w:t>
      </w:r>
      <w:r w:rsidRPr="008E50FB">
        <w:rPr>
          <w:rFonts w:ascii="Cambria" w:hAnsi="Cambria"/>
          <w:noProof/>
        </w:rPr>
        <w:t xml:space="preserve">, </w:t>
      </w:r>
      <w:r w:rsidRPr="008E50FB">
        <w:rPr>
          <w:rFonts w:ascii="Cambria" w:hAnsi="Cambria"/>
          <w:b/>
          <w:noProof/>
        </w:rPr>
        <w:t>160</w:t>
      </w:r>
      <w:r w:rsidRPr="008E50FB">
        <w:rPr>
          <w:rFonts w:ascii="Cambria" w:hAnsi="Cambria"/>
          <w:noProof/>
        </w:rPr>
        <w:t>, 153-170.</w:t>
      </w:r>
    </w:p>
    <w:p w14:paraId="623A13F6" w14:textId="77777777" w:rsidR="008E50FB" w:rsidRPr="008E50FB" w:rsidRDefault="008E50FB" w:rsidP="008E50FB">
      <w:pPr>
        <w:tabs>
          <w:tab w:val="left" w:pos="0"/>
        </w:tabs>
        <w:spacing w:after="240" w:line="240" w:lineRule="auto"/>
        <w:ind w:left="720" w:hanging="720"/>
        <w:rPr>
          <w:rFonts w:ascii="Cambria" w:hAnsi="Cambria"/>
          <w:i/>
          <w:noProof/>
        </w:rPr>
      </w:pPr>
      <w:r w:rsidRPr="008E50FB">
        <w:rPr>
          <w:rFonts w:ascii="Cambria" w:hAnsi="Cambria"/>
          <w:noProof/>
        </w:rPr>
        <w:t xml:space="preserve">de Lima Montalvao,S.A., Tucunduva,A.C., de Almeida Sambo,A.L., De Paula,E.V., de Souza,M.S., &amp; Ozelo,M.C. (2015) Heat treatment of samples improve the performance of the Nijmegen-Bethesda assay in hemophilia A patients undergoing immune tolerance induction. </w:t>
      </w:r>
      <w:r w:rsidRPr="008E50FB">
        <w:rPr>
          <w:rFonts w:ascii="Cambria" w:hAnsi="Cambria"/>
          <w:i/>
          <w:noProof/>
        </w:rPr>
        <w:t>Thromb Res.</w:t>
      </w:r>
    </w:p>
    <w:p w14:paraId="0BCB5376" w14:textId="5CA0932B"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Den Uijl,I.E., Mauser Bunschoten,E.P., Roosendaal,G., Schutgens,R.E., Biesma,D.H., Grobbee,D.E., &amp; Fischer,K. (2011) Clinical severity of haemophilia A: does the classification of the 1950s still stand? </w:t>
      </w:r>
      <w:r w:rsidRPr="008E50FB">
        <w:rPr>
          <w:rFonts w:ascii="Cambria" w:hAnsi="Cambria"/>
          <w:i/>
          <w:noProof/>
        </w:rPr>
        <w:t>Haemophilia.</w:t>
      </w:r>
      <w:r w:rsidRPr="008E50FB">
        <w:rPr>
          <w:rFonts w:ascii="Cambria" w:hAnsi="Cambria"/>
          <w:noProof/>
        </w:rPr>
        <w:t xml:space="preserve">, </w:t>
      </w:r>
      <w:r w:rsidRPr="008E50FB">
        <w:rPr>
          <w:rFonts w:ascii="Cambria" w:hAnsi="Cambria"/>
          <w:b/>
          <w:noProof/>
        </w:rPr>
        <w:t>17</w:t>
      </w:r>
      <w:r w:rsidRPr="008E50FB">
        <w:rPr>
          <w:rFonts w:ascii="Cambria" w:hAnsi="Cambria"/>
          <w:noProof/>
        </w:rPr>
        <w:t>, 849-853.</w:t>
      </w:r>
    </w:p>
    <w:p w14:paraId="124D8F57" w14:textId="77777777" w:rsidR="008E50FB" w:rsidRPr="008E50FB" w:rsidRDefault="008E50FB" w:rsidP="008E50FB">
      <w:pPr>
        <w:tabs>
          <w:tab w:val="left" w:pos="0"/>
        </w:tabs>
        <w:spacing w:after="240" w:line="240" w:lineRule="auto"/>
        <w:ind w:left="720" w:hanging="720"/>
        <w:rPr>
          <w:rFonts w:ascii="Cambria" w:hAnsi="Cambria"/>
          <w:i/>
          <w:noProof/>
        </w:rPr>
      </w:pPr>
      <w:r w:rsidRPr="008E50FB">
        <w:rPr>
          <w:rFonts w:ascii="Cambria" w:hAnsi="Cambria"/>
          <w:noProof/>
        </w:rPr>
        <w:t xml:space="preserve">Eckhardt,C.L., Loomans,J.I., van Velzen,A.S., Peters,M., Mauser-Bunschoten,E.P., Schwaab,R., Mazzucconi,M.G., Tagliaferri,A., Siegmund,B., Reitter-Pfoertner,S.E., van der Bom,J.G., &amp; Fijnvandraat,K. (2015) Inhibitor development and mortality in nonsevere hemophilia A. </w:t>
      </w:r>
      <w:r w:rsidRPr="008E50FB">
        <w:rPr>
          <w:rFonts w:ascii="Cambria" w:hAnsi="Cambria"/>
          <w:i/>
          <w:noProof/>
        </w:rPr>
        <w:t>J.Thromb.Haemost.</w:t>
      </w:r>
    </w:p>
    <w:p w14:paraId="4480BC4B"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Eckhardt,C.L., van Velzen,A.S., Peters,M., Astermark,J., Brons,P.P., Castaman,G., Cnossen,M.H., Dors,N., Escuriola-Ettingshausen,C., Hamulyak,K., Hart,D.P., Hay,C.R., Haya,S., van Heerde,W.L., Hermans,C., Holmstrom,M., Jimenez-Yuste,V., Keenan,R.D., Klamroth,R., Laros-van Gorkom,B.A., Leebeek,F.W., Liesner,R., Makipernaa,A., Male,C., Mauser-Bunschoten,E., Mazzucconi,M.G., McRae,S., Meijer,K., Mitchell,M., Morfini,M., Nijziel,M., Oldenburg,J., Peerlinck,K., Petrini,P., </w:t>
      </w:r>
      <w:r w:rsidRPr="008E50FB">
        <w:rPr>
          <w:rFonts w:ascii="Cambria" w:hAnsi="Cambria"/>
          <w:noProof/>
        </w:rPr>
        <w:lastRenderedPageBreak/>
        <w:t xml:space="preserve">Platokouki,H., Reitter-Pfoertner,S.E., Santagostino,E., Schinco,P., Smiers,F.J., Siegmund,B., Tagliaferri,A., Yee,T.T., Kamphuisen,P.W., van der Bom,J.G., &amp; Fijnvandraat,K. (2013) Factor VIII gene (F8) mutation and risk of inhibitor development in nonsevere hemophilia A. </w:t>
      </w:r>
      <w:r w:rsidRPr="008E50FB">
        <w:rPr>
          <w:rFonts w:ascii="Cambria" w:hAnsi="Cambria"/>
          <w:i/>
          <w:noProof/>
        </w:rPr>
        <w:t>Blood</w:t>
      </w:r>
      <w:r w:rsidRPr="008E50FB">
        <w:rPr>
          <w:rFonts w:ascii="Cambria" w:hAnsi="Cambria"/>
          <w:noProof/>
        </w:rPr>
        <w:t xml:space="preserve">, </w:t>
      </w:r>
      <w:r w:rsidRPr="008E50FB">
        <w:rPr>
          <w:rFonts w:ascii="Cambria" w:hAnsi="Cambria"/>
          <w:b/>
          <w:noProof/>
        </w:rPr>
        <w:t>122</w:t>
      </w:r>
      <w:r w:rsidRPr="008E50FB">
        <w:rPr>
          <w:rFonts w:ascii="Cambria" w:hAnsi="Cambria"/>
          <w:noProof/>
        </w:rPr>
        <w:t>, 1954-1962.</w:t>
      </w:r>
    </w:p>
    <w:p w14:paraId="19C47239"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Gomez,K. &amp; Chitlur,M. (2013) Survey of laboratory tests used in the diagnosis and evaluation of haemophilia A. </w:t>
      </w:r>
      <w:r w:rsidRPr="008E50FB">
        <w:rPr>
          <w:rFonts w:ascii="Cambria" w:hAnsi="Cambria"/>
          <w:i/>
          <w:noProof/>
        </w:rPr>
        <w:t>Thromb.Haemost.</w:t>
      </w:r>
      <w:r w:rsidRPr="008E50FB">
        <w:rPr>
          <w:rFonts w:ascii="Cambria" w:hAnsi="Cambria"/>
          <w:noProof/>
        </w:rPr>
        <w:t xml:space="preserve">, </w:t>
      </w:r>
      <w:r w:rsidRPr="008E50FB">
        <w:rPr>
          <w:rFonts w:ascii="Cambria" w:hAnsi="Cambria"/>
          <w:b/>
          <w:noProof/>
        </w:rPr>
        <w:t>109</w:t>
      </w:r>
      <w:r w:rsidRPr="008E50FB">
        <w:rPr>
          <w:rFonts w:ascii="Cambria" w:hAnsi="Cambria"/>
          <w:noProof/>
        </w:rPr>
        <w:t>, 738-743.</w:t>
      </w:r>
    </w:p>
    <w:p w14:paraId="205EBA8B"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Gouw,S.C., van den Berg,H.M., Fischer,K., Auerswald,G., Carcao,M., Chalmers,E., Chambost,H., Kurnik,K., Liesner,R., Petrini,P., Platokouki,H., Altisent,C., Oldenburg,J., Nolan,B., Garrido,R.P., Mancuso,M.E., Rafowicz,A., Williams,M., Clausen,N., Middelburg,R.A., Ljung,R., &amp; van der Bom,J.G. (2013) Intensity of factor VIII treatment and inhibitor development in children with severe hemophilia A: the RODIN study. </w:t>
      </w:r>
      <w:r w:rsidRPr="008E50FB">
        <w:rPr>
          <w:rFonts w:ascii="Cambria" w:hAnsi="Cambria"/>
          <w:i/>
          <w:noProof/>
        </w:rPr>
        <w:t>Blood</w:t>
      </w:r>
      <w:r w:rsidRPr="008E50FB">
        <w:rPr>
          <w:rFonts w:ascii="Cambria" w:hAnsi="Cambria"/>
          <w:noProof/>
        </w:rPr>
        <w:t xml:space="preserve">, </w:t>
      </w:r>
      <w:r w:rsidRPr="008E50FB">
        <w:rPr>
          <w:rFonts w:ascii="Cambria" w:hAnsi="Cambria"/>
          <w:b/>
          <w:noProof/>
        </w:rPr>
        <w:t>121</w:t>
      </w:r>
      <w:r w:rsidRPr="008E50FB">
        <w:rPr>
          <w:rFonts w:ascii="Cambria" w:hAnsi="Cambria"/>
          <w:noProof/>
        </w:rPr>
        <w:t>, 4046-4055.</w:t>
      </w:r>
    </w:p>
    <w:p w14:paraId="6D27250F"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Gouw,S.C., van den Berg,H.M., le,C.S., &amp; van der Bom,J.G. (2007a) Treatment characteristics and the risk of inhibitor development: a multicenter cohort study among previously untreated patients with severe hemophilia A. </w:t>
      </w:r>
      <w:r w:rsidRPr="008E50FB">
        <w:rPr>
          <w:rFonts w:ascii="Cambria" w:hAnsi="Cambria"/>
          <w:i/>
          <w:noProof/>
        </w:rPr>
        <w:t>J.Thromb.Haemost.</w:t>
      </w:r>
      <w:r w:rsidRPr="008E50FB">
        <w:rPr>
          <w:rFonts w:ascii="Cambria" w:hAnsi="Cambria"/>
          <w:noProof/>
        </w:rPr>
        <w:t xml:space="preserve">, </w:t>
      </w:r>
      <w:r w:rsidRPr="008E50FB">
        <w:rPr>
          <w:rFonts w:ascii="Cambria" w:hAnsi="Cambria"/>
          <w:b/>
          <w:noProof/>
        </w:rPr>
        <w:t>5</w:t>
      </w:r>
      <w:r w:rsidRPr="008E50FB">
        <w:rPr>
          <w:rFonts w:ascii="Cambria" w:hAnsi="Cambria"/>
          <w:noProof/>
        </w:rPr>
        <w:t>, 1383-1390.</w:t>
      </w:r>
    </w:p>
    <w:p w14:paraId="11C5A3FE"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Gouw,S.C., van der Bom,J.G., &amp; Marijke,v.d.B. (2007b) Treatment-related risk factors of inhibitor development in previously untreated patients with hemophilia A: the CANAL cohort study. </w:t>
      </w:r>
      <w:r w:rsidRPr="008E50FB">
        <w:rPr>
          <w:rFonts w:ascii="Cambria" w:hAnsi="Cambria"/>
          <w:i/>
          <w:noProof/>
        </w:rPr>
        <w:t>Blood</w:t>
      </w:r>
      <w:r w:rsidRPr="008E50FB">
        <w:rPr>
          <w:rFonts w:ascii="Cambria" w:hAnsi="Cambria"/>
          <w:noProof/>
        </w:rPr>
        <w:t xml:space="preserve">, </w:t>
      </w:r>
      <w:r w:rsidRPr="008E50FB">
        <w:rPr>
          <w:rFonts w:ascii="Cambria" w:hAnsi="Cambria"/>
          <w:b/>
          <w:noProof/>
        </w:rPr>
        <w:t>109</w:t>
      </w:r>
      <w:r w:rsidRPr="008E50FB">
        <w:rPr>
          <w:rFonts w:ascii="Cambria" w:hAnsi="Cambria"/>
          <w:noProof/>
        </w:rPr>
        <w:t>, 4648-4654.</w:t>
      </w:r>
    </w:p>
    <w:p w14:paraId="6630FE58" w14:textId="77777777" w:rsid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Hay,C.R., Ludlam,C.A., Colvin,B.T., Hill,F.G., Preston,F.E., Wasseem,N., Bagnall,R., Peake,I.R., Berntorp,E., Mauser Bunschoten,E.P., Fijnvandraat,K., Kasper,C.K., White,G., &amp; Santagostino,E. (1998) Factor VIII inhibitors in mild and moderate-severity haemophilia A. UK Haemophilia Centre Directors Organisation. </w:t>
      </w:r>
      <w:r w:rsidRPr="008E50FB">
        <w:rPr>
          <w:rFonts w:ascii="Cambria" w:hAnsi="Cambria"/>
          <w:i/>
          <w:noProof/>
        </w:rPr>
        <w:t>Thromb.Haemost.</w:t>
      </w:r>
      <w:r w:rsidRPr="008E50FB">
        <w:rPr>
          <w:rFonts w:ascii="Cambria" w:hAnsi="Cambria"/>
          <w:noProof/>
        </w:rPr>
        <w:t xml:space="preserve">, </w:t>
      </w:r>
      <w:r w:rsidRPr="008E50FB">
        <w:rPr>
          <w:rFonts w:ascii="Cambria" w:hAnsi="Cambria"/>
          <w:b/>
          <w:noProof/>
        </w:rPr>
        <w:t>79</w:t>
      </w:r>
      <w:r w:rsidRPr="008E50FB">
        <w:rPr>
          <w:rFonts w:ascii="Cambria" w:hAnsi="Cambria"/>
          <w:noProof/>
        </w:rPr>
        <w:t>, 762-766.</w:t>
      </w:r>
    </w:p>
    <w:p w14:paraId="142CB104" w14:textId="60AF3491" w:rsidR="00D4728A" w:rsidRPr="008E50FB" w:rsidRDefault="00D4728A" w:rsidP="008E50FB">
      <w:pPr>
        <w:tabs>
          <w:tab w:val="left" w:pos="0"/>
        </w:tabs>
        <w:spacing w:after="240" w:line="240" w:lineRule="auto"/>
        <w:ind w:left="720" w:hanging="720"/>
        <w:rPr>
          <w:rFonts w:ascii="Cambria" w:hAnsi="Cambria"/>
          <w:noProof/>
        </w:rPr>
      </w:pPr>
      <w:r>
        <w:rPr>
          <w:rFonts w:ascii="Cambria" w:hAnsi="Cambria"/>
          <w:noProof/>
        </w:rPr>
        <w:t xml:space="preserve">Hay,C.R.M., Brown,S., Collins,P.W., Keeling,D.M., Liesner,R. (2006) The diagnosis and management of factor VIII and IX inhibitors: a guideline from the United Kingdom Haemophilia Centre Doctors' Organisation.  </w:t>
      </w:r>
      <w:r w:rsidRPr="00D4728A">
        <w:rPr>
          <w:rFonts w:ascii="Cambria" w:hAnsi="Cambria"/>
          <w:i/>
          <w:noProof/>
        </w:rPr>
        <w:t>Br</w:t>
      </w:r>
      <w:r w:rsidRPr="004306B9">
        <w:rPr>
          <w:rFonts w:ascii="Cambria" w:hAnsi="Cambria"/>
          <w:i/>
          <w:noProof/>
        </w:rPr>
        <w:t>. J. Haem</w:t>
      </w:r>
      <w:r>
        <w:rPr>
          <w:rFonts w:ascii="Cambria" w:hAnsi="Cambria"/>
          <w:i/>
          <w:noProof/>
        </w:rPr>
        <w:t>atol</w:t>
      </w:r>
      <w:r>
        <w:rPr>
          <w:rFonts w:ascii="Cambria" w:hAnsi="Cambria"/>
          <w:noProof/>
        </w:rPr>
        <w:t xml:space="preserve">., </w:t>
      </w:r>
      <w:r w:rsidRPr="004306B9">
        <w:rPr>
          <w:rFonts w:ascii="Cambria" w:hAnsi="Cambria"/>
          <w:b/>
          <w:noProof/>
        </w:rPr>
        <w:t>133</w:t>
      </w:r>
      <w:r>
        <w:rPr>
          <w:rFonts w:ascii="Cambria" w:hAnsi="Cambria"/>
          <w:noProof/>
        </w:rPr>
        <w:t>, 591-605</w:t>
      </w:r>
    </w:p>
    <w:p w14:paraId="009A6338"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Kemball-Cook,G., Tuddenham,E.G., &amp; Wacey,A.I. (1998) The factor VIII Structure and Mutation Resource Site: HAMSTeRS version 4. </w:t>
      </w:r>
      <w:r w:rsidRPr="008E50FB">
        <w:rPr>
          <w:rFonts w:ascii="Cambria" w:hAnsi="Cambria"/>
          <w:i/>
          <w:noProof/>
        </w:rPr>
        <w:t>Nucleic Acids Res.</w:t>
      </w:r>
      <w:r w:rsidRPr="008E50FB">
        <w:rPr>
          <w:rFonts w:ascii="Cambria" w:hAnsi="Cambria"/>
          <w:noProof/>
        </w:rPr>
        <w:t xml:space="preserve">, </w:t>
      </w:r>
      <w:r w:rsidRPr="008E50FB">
        <w:rPr>
          <w:rFonts w:ascii="Cambria" w:hAnsi="Cambria"/>
          <w:b/>
          <w:noProof/>
        </w:rPr>
        <w:t>26</w:t>
      </w:r>
      <w:r w:rsidRPr="008E50FB">
        <w:rPr>
          <w:rFonts w:ascii="Cambria" w:hAnsi="Cambria"/>
          <w:noProof/>
        </w:rPr>
        <w:t>, 216-219.</w:t>
      </w:r>
    </w:p>
    <w:p w14:paraId="3DDD0860"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Liu,M.L., Shen,B.W., Nakaya,S., Pratt,K.P., Fujikawa,K., Davie,E.W., Stoddard,B.L., &amp; Thompson,A.R. (2000) Hemophilic factor VIII C1- and C2-domain missense mutations and their modeling to the 1.5-angstrom human C2-domain crystal structure. </w:t>
      </w:r>
      <w:r w:rsidRPr="008E50FB">
        <w:rPr>
          <w:rFonts w:ascii="Cambria" w:hAnsi="Cambria"/>
          <w:i/>
          <w:noProof/>
        </w:rPr>
        <w:t>Blood</w:t>
      </w:r>
      <w:r w:rsidRPr="008E50FB">
        <w:rPr>
          <w:rFonts w:ascii="Cambria" w:hAnsi="Cambria"/>
          <w:noProof/>
        </w:rPr>
        <w:t xml:space="preserve">, </w:t>
      </w:r>
      <w:r w:rsidRPr="008E50FB">
        <w:rPr>
          <w:rFonts w:ascii="Cambria" w:hAnsi="Cambria"/>
          <w:b/>
          <w:noProof/>
        </w:rPr>
        <w:t>96</w:t>
      </w:r>
      <w:r w:rsidRPr="008E50FB">
        <w:rPr>
          <w:rFonts w:ascii="Cambria" w:hAnsi="Cambria"/>
          <w:noProof/>
        </w:rPr>
        <w:t>, 979-987.</w:t>
      </w:r>
    </w:p>
    <w:p w14:paraId="63972B15"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Makris,M. (2015) Mild haemophilia A definitions, Factor VIII, Factor IX and Rare Coagulation Disorders Subcommittee. </w:t>
      </w:r>
      <w:r w:rsidRPr="008E50FB">
        <w:rPr>
          <w:rFonts w:ascii="Cambria" w:hAnsi="Cambria"/>
          <w:i/>
          <w:noProof/>
        </w:rPr>
        <w:t>61st Scientific and Standardization Committee Meeting of the International Society on Thrombosis and Haemostasis</w:t>
      </w:r>
      <w:r w:rsidRPr="008E50FB">
        <w:rPr>
          <w:rFonts w:ascii="Cambria" w:hAnsi="Cambria"/>
          <w:noProof/>
        </w:rPr>
        <w:t>.</w:t>
      </w:r>
    </w:p>
    <w:p w14:paraId="395CB2A0"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Martin,P.G., Sukhu,K., Chambers,E., &amp; Giangrande,P.L. (1999) Evaluation of a novel ELISA screening test for detection of factor VIII inhibitory antibodies in haemophiliacs. </w:t>
      </w:r>
      <w:r w:rsidRPr="008E50FB">
        <w:rPr>
          <w:rFonts w:ascii="Cambria" w:hAnsi="Cambria"/>
          <w:i/>
          <w:noProof/>
        </w:rPr>
        <w:t>Clin.Lab Haematol.</w:t>
      </w:r>
      <w:r w:rsidRPr="008E50FB">
        <w:rPr>
          <w:rFonts w:ascii="Cambria" w:hAnsi="Cambria"/>
          <w:noProof/>
        </w:rPr>
        <w:t xml:space="preserve">, </w:t>
      </w:r>
      <w:r w:rsidRPr="008E50FB">
        <w:rPr>
          <w:rFonts w:ascii="Cambria" w:hAnsi="Cambria"/>
          <w:b/>
          <w:noProof/>
        </w:rPr>
        <w:t>21</w:t>
      </w:r>
      <w:r w:rsidRPr="008E50FB">
        <w:rPr>
          <w:rFonts w:ascii="Cambria" w:hAnsi="Cambria"/>
          <w:noProof/>
        </w:rPr>
        <w:t>, 125-128.</w:t>
      </w:r>
    </w:p>
    <w:p w14:paraId="343D707A"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Miller,C.H., Platt,S.J., Rice,A.S., Kelly,F., &amp; Soucie,J.M. (2012) Validation of Nijmegen-Bethesda assay modifications to allow inhibitor measurement during </w:t>
      </w:r>
      <w:r w:rsidRPr="008E50FB">
        <w:rPr>
          <w:rFonts w:ascii="Cambria" w:hAnsi="Cambria"/>
          <w:noProof/>
        </w:rPr>
        <w:lastRenderedPageBreak/>
        <w:t xml:space="preserve">replacement therapy and facilitate inhibitor surveillance. </w:t>
      </w:r>
      <w:r w:rsidRPr="008E50FB">
        <w:rPr>
          <w:rFonts w:ascii="Cambria" w:hAnsi="Cambria"/>
          <w:i/>
          <w:noProof/>
        </w:rPr>
        <w:t>J.Thromb.Haemost.</w:t>
      </w:r>
      <w:r w:rsidRPr="008E50FB">
        <w:rPr>
          <w:rFonts w:ascii="Cambria" w:hAnsi="Cambria"/>
          <w:noProof/>
        </w:rPr>
        <w:t xml:space="preserve">, </w:t>
      </w:r>
      <w:r w:rsidRPr="008E50FB">
        <w:rPr>
          <w:rFonts w:ascii="Cambria" w:hAnsi="Cambria"/>
          <w:b/>
          <w:noProof/>
        </w:rPr>
        <w:t>10</w:t>
      </w:r>
      <w:r w:rsidRPr="008E50FB">
        <w:rPr>
          <w:rFonts w:ascii="Cambria" w:hAnsi="Cambria"/>
          <w:noProof/>
        </w:rPr>
        <w:t>, 1055-1061.</w:t>
      </w:r>
    </w:p>
    <w:p w14:paraId="3410D5AF"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Oldenburg,J. &amp; Pavlova,A. (2006) Genetic risk factors for inhibitors to factors VIII and IX. </w:t>
      </w:r>
      <w:r w:rsidRPr="008E50FB">
        <w:rPr>
          <w:rFonts w:ascii="Cambria" w:hAnsi="Cambria"/>
          <w:i/>
          <w:noProof/>
        </w:rPr>
        <w:t>Haemophilia.</w:t>
      </w:r>
      <w:r w:rsidRPr="008E50FB">
        <w:rPr>
          <w:rFonts w:ascii="Cambria" w:hAnsi="Cambria"/>
          <w:noProof/>
        </w:rPr>
        <w:t xml:space="preserve">, </w:t>
      </w:r>
      <w:r w:rsidRPr="008E50FB">
        <w:rPr>
          <w:rFonts w:ascii="Cambria" w:hAnsi="Cambria"/>
          <w:b/>
          <w:noProof/>
        </w:rPr>
        <w:t>12 Suppl 6</w:t>
      </w:r>
      <w:r w:rsidRPr="008E50FB">
        <w:rPr>
          <w:rFonts w:ascii="Cambria" w:hAnsi="Cambria"/>
          <w:noProof/>
        </w:rPr>
        <w:t>, 15-22.</w:t>
      </w:r>
    </w:p>
    <w:p w14:paraId="04E25A7E"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Pashov,A.D., Calvez,T., Gilardin,L., Maillere,B., Repesse,Y., Oldenburg,J., Pavlova,A., Kaveri,S.V., &amp; Lacroix-Desmazes,S. (2014) In silico calculated affinity of FVIII-derived peptides for HLA class II alleles predicts inhibitor development in haemophilia A patients with missense mutations in the F8 gene. </w:t>
      </w:r>
      <w:r w:rsidRPr="008E50FB">
        <w:rPr>
          <w:rFonts w:ascii="Cambria" w:hAnsi="Cambria"/>
          <w:i/>
          <w:noProof/>
        </w:rPr>
        <w:t>Haemophilia</w:t>
      </w:r>
      <w:r w:rsidRPr="008E50FB">
        <w:rPr>
          <w:rFonts w:ascii="Cambria" w:hAnsi="Cambria"/>
          <w:noProof/>
        </w:rPr>
        <w:t xml:space="preserve">, </w:t>
      </w:r>
      <w:r w:rsidRPr="008E50FB">
        <w:rPr>
          <w:rFonts w:ascii="Cambria" w:hAnsi="Cambria"/>
          <w:b/>
          <w:noProof/>
        </w:rPr>
        <w:t>20</w:t>
      </w:r>
      <w:r w:rsidRPr="008E50FB">
        <w:rPr>
          <w:rFonts w:ascii="Cambria" w:hAnsi="Cambria"/>
          <w:noProof/>
        </w:rPr>
        <w:t>, 176-184.</w:t>
      </w:r>
    </w:p>
    <w:p w14:paraId="7AB644EC"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Sahud,M.A., Pratt,K.P., Zhukov,O., Qu,K., &amp; Thompson,A.R. (2007) ELISA system for detection of immune responses to FVIII: a study of 246 samples and correlation with the Bethesda assay. </w:t>
      </w:r>
      <w:r w:rsidRPr="008E50FB">
        <w:rPr>
          <w:rFonts w:ascii="Cambria" w:hAnsi="Cambria"/>
          <w:i/>
          <w:noProof/>
        </w:rPr>
        <w:t>Haemophilia.</w:t>
      </w:r>
      <w:r w:rsidRPr="008E50FB">
        <w:rPr>
          <w:rFonts w:ascii="Cambria" w:hAnsi="Cambria"/>
          <w:noProof/>
        </w:rPr>
        <w:t xml:space="preserve">, </w:t>
      </w:r>
      <w:r w:rsidRPr="008E50FB">
        <w:rPr>
          <w:rFonts w:ascii="Cambria" w:hAnsi="Cambria"/>
          <w:b/>
          <w:noProof/>
        </w:rPr>
        <w:t>13</w:t>
      </w:r>
      <w:r w:rsidRPr="008E50FB">
        <w:rPr>
          <w:rFonts w:ascii="Cambria" w:hAnsi="Cambria"/>
          <w:noProof/>
        </w:rPr>
        <w:t>, 317-322.</w:t>
      </w:r>
    </w:p>
    <w:p w14:paraId="3D7F17EE"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Sharathkumar,A., Lillicrap,D., Blanchette,V.S., Kern,M., Leggo,J., Stain,A.M., Brooker,L., &amp; Carcao,M.D. (2003) Intensive exposure to factor VIII is a risk factor for inhibitor development in mild hemophilia A. </w:t>
      </w:r>
      <w:r w:rsidRPr="008E50FB">
        <w:rPr>
          <w:rFonts w:ascii="Cambria" w:hAnsi="Cambria"/>
          <w:i/>
          <w:noProof/>
        </w:rPr>
        <w:t>J Thromb Haemost.</w:t>
      </w:r>
      <w:r w:rsidRPr="008E50FB">
        <w:rPr>
          <w:rFonts w:ascii="Cambria" w:hAnsi="Cambria"/>
          <w:noProof/>
        </w:rPr>
        <w:t xml:space="preserve">, </w:t>
      </w:r>
      <w:r w:rsidRPr="008E50FB">
        <w:rPr>
          <w:rFonts w:ascii="Cambria" w:hAnsi="Cambria"/>
          <w:b/>
          <w:noProof/>
        </w:rPr>
        <w:t>1</w:t>
      </w:r>
      <w:r w:rsidRPr="008E50FB">
        <w:rPr>
          <w:rFonts w:ascii="Cambria" w:hAnsi="Cambria"/>
          <w:noProof/>
        </w:rPr>
        <w:t>, 1228-1236.</w:t>
      </w:r>
    </w:p>
    <w:p w14:paraId="4FC5EB96"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Shepherd,A.J., Skelton,S., Sansom,C.E., Gomez,K., Moss,D.S., &amp; Hart,D.P. (2015) A large-scale computational study of inhibitor risk in non-severe haemophilia A. </w:t>
      </w:r>
      <w:r w:rsidRPr="008E50FB">
        <w:rPr>
          <w:rFonts w:ascii="Cambria" w:hAnsi="Cambria"/>
          <w:i/>
          <w:noProof/>
        </w:rPr>
        <w:t>Br.J.Haematol.</w:t>
      </w:r>
      <w:r w:rsidRPr="008E50FB">
        <w:rPr>
          <w:rFonts w:ascii="Cambria" w:hAnsi="Cambria"/>
          <w:noProof/>
        </w:rPr>
        <w:t xml:space="preserve">, </w:t>
      </w:r>
      <w:r w:rsidRPr="008E50FB">
        <w:rPr>
          <w:rFonts w:ascii="Cambria" w:hAnsi="Cambria"/>
          <w:b/>
          <w:noProof/>
        </w:rPr>
        <w:t>168</w:t>
      </w:r>
      <w:r w:rsidRPr="008E50FB">
        <w:rPr>
          <w:rFonts w:ascii="Cambria" w:hAnsi="Cambria"/>
          <w:noProof/>
        </w:rPr>
        <w:t>, 413-420.</w:t>
      </w:r>
    </w:p>
    <w:p w14:paraId="76EBC96F"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Srivastava,A., Brewer,A.K., Mauser-Bunschoten,E.P., Key,N.S., Kitchen,S., Llinas,A., Ludlam,C.A., Mahlangu,J.N., Mulder,K., Poon,M.C., &amp; Street,A. (2013) Guidelines for the management of hemophilia. </w:t>
      </w:r>
      <w:r w:rsidRPr="008E50FB">
        <w:rPr>
          <w:rFonts w:ascii="Cambria" w:hAnsi="Cambria"/>
          <w:i/>
          <w:noProof/>
        </w:rPr>
        <w:t>Haemophilia.</w:t>
      </w:r>
      <w:r w:rsidRPr="008E50FB">
        <w:rPr>
          <w:rFonts w:ascii="Cambria" w:hAnsi="Cambria"/>
          <w:noProof/>
        </w:rPr>
        <w:t xml:space="preserve">, </w:t>
      </w:r>
      <w:r w:rsidRPr="008E50FB">
        <w:rPr>
          <w:rFonts w:ascii="Cambria" w:hAnsi="Cambria"/>
          <w:b/>
          <w:noProof/>
        </w:rPr>
        <w:t>19</w:t>
      </w:r>
      <w:r w:rsidRPr="008E50FB">
        <w:rPr>
          <w:rFonts w:ascii="Cambria" w:hAnsi="Cambria"/>
          <w:noProof/>
        </w:rPr>
        <w:t>, e1-47.</w:t>
      </w:r>
    </w:p>
    <w:p w14:paraId="4E9B8F66"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United Kingdom Haemophilia Centres Doctors' Organisation (2015) Bleeding Disorder Statistics for April 2014 to March 2015 : A Report from the National Haemophilia Database. </w:t>
      </w:r>
      <w:r w:rsidRPr="008E50FB">
        <w:rPr>
          <w:rFonts w:ascii="Cambria" w:hAnsi="Cambria"/>
          <w:i/>
          <w:noProof/>
        </w:rPr>
        <w:t>UKHCDO</w:t>
      </w:r>
      <w:r w:rsidRPr="008E50FB">
        <w:rPr>
          <w:rFonts w:ascii="Cambria" w:hAnsi="Cambria"/>
          <w:noProof/>
        </w:rPr>
        <w:t>, 1-77.</w:t>
      </w:r>
    </w:p>
    <w:p w14:paraId="40D9216F"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van den Berg,H.M., Hashemi,S.M., Fischer,K., Petrini,P., Ljung,R., Rafowicz,A., Carcao,M., Auerswald,G., Kurnik,K., Kenet,G., &amp; Santagostino,E. (2015) Increased inhibitor incidence in severe haemophilia A since 1990 attributable to more low titre inhibitors. </w:t>
      </w:r>
      <w:r w:rsidRPr="008E50FB">
        <w:rPr>
          <w:rFonts w:ascii="Cambria" w:hAnsi="Cambria"/>
          <w:i/>
          <w:noProof/>
        </w:rPr>
        <w:t>Thromb Haemost.</w:t>
      </w:r>
      <w:r w:rsidRPr="008E50FB">
        <w:rPr>
          <w:rFonts w:ascii="Cambria" w:hAnsi="Cambria"/>
          <w:noProof/>
        </w:rPr>
        <w:t xml:space="preserve">, </w:t>
      </w:r>
      <w:r w:rsidRPr="008E50FB">
        <w:rPr>
          <w:rFonts w:ascii="Cambria" w:hAnsi="Cambria"/>
          <w:b/>
          <w:noProof/>
        </w:rPr>
        <w:t>115</w:t>
      </w:r>
      <w:r w:rsidRPr="008E50FB">
        <w:rPr>
          <w:rFonts w:ascii="Cambria" w:hAnsi="Cambria"/>
          <w:noProof/>
        </w:rPr>
        <w:t>.</w:t>
      </w:r>
    </w:p>
    <w:p w14:paraId="64E46FF2"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van Velzen,A.S., de Groot-Eckhardt,C., Peters,M., Leebeek,F., Escuriola-Ettingshausen,C., Hermans,C., Keenan,R., Astermark,J., Male,C., Peerlinck,K., &amp; van der Bom,J.G. (2016) INSIGHT case-control study: high FVIII concentrate dose and surgery are associated with increased inhibitor risk in nonsevere hemophilia A patients. </w:t>
      </w:r>
      <w:r w:rsidRPr="008E50FB">
        <w:rPr>
          <w:rFonts w:ascii="Cambria" w:hAnsi="Cambria"/>
          <w:i/>
          <w:noProof/>
        </w:rPr>
        <w:t>J Thromb Haemost.</w:t>
      </w:r>
      <w:r w:rsidRPr="008E50FB">
        <w:rPr>
          <w:rFonts w:ascii="Cambria" w:hAnsi="Cambria"/>
          <w:noProof/>
        </w:rPr>
        <w:t xml:space="preserve">, </w:t>
      </w:r>
      <w:r w:rsidRPr="008E50FB">
        <w:rPr>
          <w:rFonts w:ascii="Cambria" w:hAnsi="Cambria"/>
          <w:b/>
          <w:noProof/>
        </w:rPr>
        <w:t>14</w:t>
      </w:r>
      <w:r w:rsidRPr="008E50FB">
        <w:rPr>
          <w:rFonts w:ascii="Cambria" w:hAnsi="Cambria"/>
          <w:noProof/>
        </w:rPr>
        <w:t>, 43.</w:t>
      </w:r>
    </w:p>
    <w:p w14:paraId="2AA781D7"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van Velzen,A.S., Eckhardt,C.L., Hart,D.P., Peters,M., Rangarajan,S., Mancuso,M.E., Smiers,F.J., Khair,K., Petrini,P., Jimenez-Yuste,V., Hay,C.R., van der Bom,J.G., Yee,T.T., Fijnvandraat,K., &amp; Insight Study Group (2015) Inhibitors in nonsevere haemophilia A: outcome and eradication strategies. </w:t>
      </w:r>
      <w:r w:rsidRPr="008E50FB">
        <w:rPr>
          <w:rFonts w:ascii="Cambria" w:hAnsi="Cambria"/>
          <w:i/>
          <w:noProof/>
        </w:rPr>
        <w:t>Thromb.Haemost.</w:t>
      </w:r>
      <w:r w:rsidRPr="008E50FB">
        <w:rPr>
          <w:rFonts w:ascii="Cambria" w:hAnsi="Cambria"/>
          <w:noProof/>
        </w:rPr>
        <w:t xml:space="preserve">, </w:t>
      </w:r>
      <w:r w:rsidRPr="008E50FB">
        <w:rPr>
          <w:rFonts w:ascii="Cambria" w:hAnsi="Cambria"/>
          <w:b/>
          <w:noProof/>
        </w:rPr>
        <w:t>114</w:t>
      </w:r>
      <w:r w:rsidRPr="008E50FB">
        <w:rPr>
          <w:rFonts w:ascii="Cambria" w:hAnsi="Cambria"/>
          <w:noProof/>
        </w:rPr>
        <w:t>.</w:t>
      </w:r>
    </w:p>
    <w:p w14:paraId="772CD04C" w14:textId="77777777" w:rsidR="008E50FB" w:rsidRPr="008E50FB" w:rsidRDefault="008E50FB" w:rsidP="008E50FB">
      <w:pPr>
        <w:tabs>
          <w:tab w:val="left" w:pos="0"/>
        </w:tabs>
        <w:spacing w:after="240" w:line="240" w:lineRule="auto"/>
        <w:ind w:left="720" w:hanging="720"/>
        <w:rPr>
          <w:rFonts w:ascii="Cambria" w:hAnsi="Cambria"/>
          <w:noProof/>
        </w:rPr>
      </w:pPr>
      <w:r w:rsidRPr="008E50FB">
        <w:rPr>
          <w:rFonts w:ascii="Cambria" w:hAnsi="Cambria"/>
          <w:noProof/>
        </w:rPr>
        <w:t xml:space="preserve">Waseem,N.H., Bagnall,R., Green,P.M., &amp; Giannelli,F. (1999) Start of UK confidential haemophilia A database: analysis of 142 patients by solid phase fluorescent chemical cleavage of mismatch. Haemophilia Centres. </w:t>
      </w:r>
      <w:r w:rsidRPr="008E50FB">
        <w:rPr>
          <w:rFonts w:ascii="Cambria" w:hAnsi="Cambria"/>
          <w:i/>
          <w:noProof/>
        </w:rPr>
        <w:t>Thromb Haemost.</w:t>
      </w:r>
      <w:r w:rsidRPr="008E50FB">
        <w:rPr>
          <w:rFonts w:ascii="Cambria" w:hAnsi="Cambria"/>
          <w:noProof/>
        </w:rPr>
        <w:t xml:space="preserve">, </w:t>
      </w:r>
      <w:r w:rsidRPr="008E50FB">
        <w:rPr>
          <w:rFonts w:ascii="Cambria" w:hAnsi="Cambria"/>
          <w:b/>
          <w:noProof/>
        </w:rPr>
        <w:t>81</w:t>
      </w:r>
      <w:r w:rsidRPr="008E50FB">
        <w:rPr>
          <w:rFonts w:ascii="Cambria" w:hAnsi="Cambria"/>
          <w:noProof/>
        </w:rPr>
        <w:t>, 900-905.</w:t>
      </w:r>
    </w:p>
    <w:p w14:paraId="0D3FE07C" w14:textId="784CD56A" w:rsidR="008E50FB" w:rsidRPr="008E50FB" w:rsidRDefault="008E50FB" w:rsidP="008E50FB">
      <w:pPr>
        <w:tabs>
          <w:tab w:val="left" w:pos="0"/>
        </w:tabs>
        <w:spacing w:after="0" w:line="240" w:lineRule="auto"/>
        <w:ind w:left="720" w:hanging="720"/>
        <w:rPr>
          <w:rFonts w:ascii="Cambria" w:hAnsi="Cambria"/>
          <w:noProof/>
        </w:rPr>
      </w:pPr>
      <w:r w:rsidRPr="008E50FB">
        <w:rPr>
          <w:rFonts w:ascii="Cambria" w:hAnsi="Cambria"/>
          <w:noProof/>
        </w:rPr>
        <w:lastRenderedPageBreak/>
        <w:t xml:space="preserve">White,G.C., Rosendaal,F., Aledort,L.M., Lusher,J.M., Rothschild,C., &amp; Ingerslev,J. (2001) Definitions in hemophilia. Recommendation of the scientific subcommittee on factor VIII and factor IX of the scientific and standardization committee of the International Society on Thrombosis and Haemostasis. </w:t>
      </w:r>
      <w:r w:rsidRPr="008E50FB">
        <w:rPr>
          <w:rFonts w:ascii="Cambria" w:hAnsi="Cambria"/>
          <w:i/>
          <w:noProof/>
        </w:rPr>
        <w:t>Thromb.Haemost.</w:t>
      </w:r>
      <w:r w:rsidRPr="008E50FB">
        <w:rPr>
          <w:rFonts w:ascii="Cambria" w:hAnsi="Cambria"/>
          <w:noProof/>
        </w:rPr>
        <w:t xml:space="preserve">, </w:t>
      </w:r>
      <w:r w:rsidRPr="008E50FB">
        <w:rPr>
          <w:rFonts w:ascii="Cambria" w:hAnsi="Cambria"/>
          <w:b/>
          <w:noProof/>
        </w:rPr>
        <w:t>85</w:t>
      </w:r>
      <w:r w:rsidRPr="008E50FB">
        <w:rPr>
          <w:rFonts w:ascii="Cambria" w:hAnsi="Cambria"/>
          <w:noProof/>
        </w:rPr>
        <w:t>, 560.</w:t>
      </w:r>
    </w:p>
    <w:p w14:paraId="6693A5AC" w14:textId="77777777" w:rsidR="008E50FB" w:rsidRDefault="008E50FB" w:rsidP="008E50FB">
      <w:pPr>
        <w:tabs>
          <w:tab w:val="left" w:pos="0"/>
        </w:tabs>
        <w:spacing w:after="0" w:line="240" w:lineRule="auto"/>
        <w:ind w:left="720" w:hanging="720"/>
        <w:rPr>
          <w:rFonts w:ascii="Calibri" w:hAnsi="Calibri"/>
          <w:noProof/>
        </w:rPr>
      </w:pPr>
    </w:p>
    <w:p w14:paraId="05F16073" w14:textId="77777777" w:rsidR="009A2333" w:rsidRDefault="007D3015" w:rsidP="007D3015">
      <w:r>
        <w:fldChar w:fldCharType="end"/>
      </w:r>
    </w:p>
    <w:p w14:paraId="77ECC42C" w14:textId="77777777" w:rsidR="009A2333" w:rsidRDefault="009A2333" w:rsidP="007D3015"/>
    <w:p w14:paraId="512EC525" w14:textId="77777777" w:rsidR="009A2333" w:rsidRDefault="009A2333" w:rsidP="007D3015"/>
    <w:p w14:paraId="0A4DEB58" w14:textId="77777777" w:rsidR="009A2333" w:rsidRDefault="009A2333" w:rsidP="007D3015"/>
    <w:p w14:paraId="6A4A4CB5" w14:textId="77777777" w:rsidR="009A2333" w:rsidRDefault="009A2333" w:rsidP="007D3015"/>
    <w:p w14:paraId="3F6DAF5E" w14:textId="77777777" w:rsidR="009A2333" w:rsidRDefault="009A2333" w:rsidP="007D3015"/>
    <w:p w14:paraId="6DED8D66" w14:textId="77777777" w:rsidR="009A2333" w:rsidRDefault="009A2333" w:rsidP="007D3015"/>
    <w:p w14:paraId="4D56839B" w14:textId="77777777" w:rsidR="009A2333" w:rsidRDefault="009A2333" w:rsidP="007D3015"/>
    <w:p w14:paraId="0B03AD66" w14:textId="77777777" w:rsidR="009A2333" w:rsidRDefault="009A2333" w:rsidP="007D3015"/>
    <w:p w14:paraId="271FDE99" w14:textId="77777777" w:rsidR="009A2333" w:rsidRDefault="009A2333" w:rsidP="007D3015"/>
    <w:p w14:paraId="0CAB646F" w14:textId="77777777" w:rsidR="009A2333" w:rsidRDefault="009A2333" w:rsidP="007D3015"/>
    <w:p w14:paraId="2638A96D" w14:textId="77777777" w:rsidR="009A2333" w:rsidRDefault="009A2333" w:rsidP="007D3015"/>
    <w:p w14:paraId="66C88FCA" w14:textId="77777777" w:rsidR="009A2333" w:rsidRDefault="009A2333" w:rsidP="007D3015"/>
    <w:p w14:paraId="37412661" w14:textId="77777777" w:rsidR="009A2333" w:rsidRDefault="009A2333" w:rsidP="007D3015"/>
    <w:p w14:paraId="596A2397" w14:textId="77777777" w:rsidR="009A2333" w:rsidRDefault="009A2333" w:rsidP="007D3015"/>
    <w:p w14:paraId="57E43537" w14:textId="77777777" w:rsidR="009A2333" w:rsidRDefault="009A2333" w:rsidP="007D3015"/>
    <w:p w14:paraId="68DA6541" w14:textId="77777777" w:rsidR="009A2333" w:rsidRDefault="009A2333" w:rsidP="007D3015"/>
    <w:p w14:paraId="1D6B6C7F" w14:textId="77777777" w:rsidR="009A2333" w:rsidRDefault="009A2333" w:rsidP="007D3015"/>
    <w:p w14:paraId="3D2DFD9B" w14:textId="77777777" w:rsidR="009A2333" w:rsidRDefault="009A2333" w:rsidP="007D3015"/>
    <w:p w14:paraId="2867095D" w14:textId="77777777" w:rsidR="009A2333" w:rsidRDefault="009A2333" w:rsidP="007D3015"/>
    <w:p w14:paraId="13DEF766" w14:textId="77777777" w:rsidR="009A2333" w:rsidRDefault="009A2333" w:rsidP="007D3015"/>
    <w:p w14:paraId="6BC5C9E3" w14:textId="77777777" w:rsidR="009A2333" w:rsidRDefault="009A2333" w:rsidP="007D3015"/>
    <w:p w14:paraId="1DDEEE65" w14:textId="77777777" w:rsidR="009A2333" w:rsidRDefault="009A2333" w:rsidP="007D3015"/>
    <w:p w14:paraId="0C6C65F2" w14:textId="77777777" w:rsidR="009A2333" w:rsidRDefault="009A2333" w:rsidP="007D3015"/>
    <w:p w14:paraId="358FB2CE" w14:textId="77777777" w:rsidR="009A2333" w:rsidRDefault="009A2333" w:rsidP="007D3015"/>
    <w:tbl>
      <w:tblPr>
        <w:tblStyle w:val="List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991"/>
        <w:gridCol w:w="1992"/>
        <w:gridCol w:w="1992"/>
      </w:tblGrid>
      <w:tr w:rsidR="009A2333" w14:paraId="53FA4476" w14:textId="77777777" w:rsidTr="009A23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35" w:type="dxa"/>
            <w:tcBorders>
              <w:bottom w:val="none" w:sz="0" w:space="0" w:color="auto"/>
              <w:right w:val="none" w:sz="0" w:space="0" w:color="auto"/>
            </w:tcBorders>
          </w:tcPr>
          <w:p w14:paraId="180DD1CE" w14:textId="77777777" w:rsidR="009A2333" w:rsidRDefault="009A2333" w:rsidP="009A2333">
            <w:pPr>
              <w:pStyle w:val="NoSpacing"/>
            </w:pPr>
          </w:p>
        </w:tc>
        <w:tc>
          <w:tcPr>
            <w:tcW w:w="1991" w:type="dxa"/>
          </w:tcPr>
          <w:p w14:paraId="65367DE3" w14:textId="77777777" w:rsidR="009A2333" w:rsidRDefault="009A2333" w:rsidP="009A2333">
            <w:pPr>
              <w:pStyle w:val="NoSpacing"/>
              <w:jc w:val="center"/>
              <w:cnfStyle w:val="100000000000" w:firstRow="1" w:lastRow="0" w:firstColumn="0" w:lastColumn="0" w:oddVBand="0" w:evenVBand="0" w:oddHBand="0" w:evenHBand="0" w:firstRowFirstColumn="0" w:firstRowLastColumn="0" w:lastRowFirstColumn="0" w:lastRowLastColumn="0"/>
            </w:pPr>
            <w:r>
              <w:t>Bleeding</w:t>
            </w:r>
          </w:p>
        </w:tc>
        <w:tc>
          <w:tcPr>
            <w:tcW w:w="1992" w:type="dxa"/>
          </w:tcPr>
          <w:p w14:paraId="76885430" w14:textId="77777777" w:rsidR="009A2333" w:rsidRDefault="009A2333" w:rsidP="009A2333">
            <w:pPr>
              <w:pStyle w:val="NoSpacing"/>
              <w:jc w:val="center"/>
              <w:cnfStyle w:val="100000000000" w:firstRow="1" w:lastRow="0" w:firstColumn="0" w:lastColumn="0" w:oddVBand="0" w:evenVBand="0" w:oddHBand="0" w:evenHBand="0" w:firstRowFirstColumn="0" w:firstRowLastColumn="0" w:lastRowFirstColumn="0" w:lastRowLastColumn="0"/>
            </w:pPr>
            <w:r>
              <w:t>Surgery</w:t>
            </w:r>
          </w:p>
        </w:tc>
        <w:tc>
          <w:tcPr>
            <w:tcW w:w="1992" w:type="dxa"/>
          </w:tcPr>
          <w:p w14:paraId="6712B6C3" w14:textId="77777777" w:rsidR="009A2333" w:rsidRDefault="009A2333" w:rsidP="009A2333">
            <w:pPr>
              <w:pStyle w:val="NoSpacing"/>
              <w:jc w:val="center"/>
              <w:cnfStyle w:val="100000000000" w:firstRow="1" w:lastRow="0" w:firstColumn="0" w:lastColumn="0" w:oddVBand="0" w:evenVBand="0" w:oddHBand="0" w:evenHBand="0" w:firstRowFirstColumn="0" w:firstRowLastColumn="0" w:lastRowFirstColumn="0" w:lastRowLastColumn="0"/>
            </w:pPr>
            <w:r>
              <w:t>Total</w:t>
            </w:r>
          </w:p>
        </w:tc>
      </w:tr>
      <w:tr w:rsidR="009A2333" w14:paraId="4573CD64" w14:textId="77777777" w:rsidTr="009A2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Borders>
              <w:top w:val="none" w:sz="0" w:space="0" w:color="auto"/>
              <w:bottom w:val="none" w:sz="0" w:space="0" w:color="auto"/>
              <w:right w:val="none" w:sz="0" w:space="0" w:color="auto"/>
            </w:tcBorders>
          </w:tcPr>
          <w:p w14:paraId="432132BE" w14:textId="77777777" w:rsidR="009A2333" w:rsidRPr="00A22A24" w:rsidRDefault="009A2333" w:rsidP="009A2333">
            <w:pPr>
              <w:pStyle w:val="NoSpacing"/>
              <w:rPr>
                <w:b w:val="0"/>
              </w:rPr>
            </w:pPr>
            <w:r w:rsidRPr="00A22A24">
              <w:rPr>
                <w:b w:val="0"/>
              </w:rPr>
              <w:t>Patients (episodes)</w:t>
            </w:r>
          </w:p>
        </w:tc>
        <w:tc>
          <w:tcPr>
            <w:tcW w:w="1991" w:type="dxa"/>
            <w:tcBorders>
              <w:top w:val="none" w:sz="0" w:space="0" w:color="auto"/>
              <w:bottom w:val="none" w:sz="0" w:space="0" w:color="auto"/>
            </w:tcBorders>
          </w:tcPr>
          <w:p w14:paraId="6BA46EA0"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157 (351)</w:t>
            </w:r>
          </w:p>
        </w:tc>
        <w:tc>
          <w:tcPr>
            <w:tcW w:w="1992" w:type="dxa"/>
            <w:tcBorders>
              <w:top w:val="none" w:sz="0" w:space="0" w:color="auto"/>
              <w:bottom w:val="none" w:sz="0" w:space="0" w:color="auto"/>
            </w:tcBorders>
          </w:tcPr>
          <w:p w14:paraId="1E34D488"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130 (211)</w:t>
            </w:r>
          </w:p>
        </w:tc>
        <w:tc>
          <w:tcPr>
            <w:tcW w:w="1992" w:type="dxa"/>
            <w:tcBorders>
              <w:top w:val="none" w:sz="0" w:space="0" w:color="auto"/>
              <w:bottom w:val="none" w:sz="0" w:space="0" w:color="auto"/>
            </w:tcBorders>
          </w:tcPr>
          <w:p w14:paraId="6BCA282A"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236 (562)</w:t>
            </w:r>
          </w:p>
        </w:tc>
      </w:tr>
      <w:tr w:rsidR="009A2333" w14:paraId="47E20088" w14:textId="77777777" w:rsidTr="009A2333">
        <w:tc>
          <w:tcPr>
            <w:cnfStyle w:val="001000000000" w:firstRow="0" w:lastRow="0" w:firstColumn="1" w:lastColumn="0" w:oddVBand="0" w:evenVBand="0" w:oddHBand="0" w:evenHBand="0" w:firstRowFirstColumn="0" w:firstRowLastColumn="0" w:lastRowFirstColumn="0" w:lastRowLastColumn="0"/>
            <w:tcW w:w="2235" w:type="dxa"/>
            <w:tcBorders>
              <w:right w:val="none" w:sz="0" w:space="0" w:color="auto"/>
            </w:tcBorders>
          </w:tcPr>
          <w:p w14:paraId="069B522B" w14:textId="77777777" w:rsidR="009A2333" w:rsidRPr="00A22A24" w:rsidRDefault="009A2333" w:rsidP="009A2333">
            <w:pPr>
              <w:pStyle w:val="NoSpacing"/>
              <w:rPr>
                <w:b w:val="0"/>
              </w:rPr>
            </w:pPr>
            <w:r w:rsidRPr="00A22A24">
              <w:rPr>
                <w:b w:val="0"/>
              </w:rPr>
              <w:t>Age (years)</w:t>
            </w:r>
          </w:p>
          <w:p w14:paraId="0FABF120" w14:textId="77777777" w:rsidR="009A2333" w:rsidRPr="00A22A24" w:rsidRDefault="009A2333" w:rsidP="009A2333">
            <w:pPr>
              <w:pStyle w:val="NoSpacing"/>
              <w:rPr>
                <w:b w:val="0"/>
              </w:rPr>
            </w:pPr>
            <w:proofErr w:type="spellStart"/>
            <w:r w:rsidRPr="00A22A24">
              <w:rPr>
                <w:b w:val="0"/>
              </w:rPr>
              <w:t>Mean±SD</w:t>
            </w:r>
            <w:proofErr w:type="spellEnd"/>
          </w:p>
          <w:p w14:paraId="524E0043" w14:textId="77777777" w:rsidR="009A2333" w:rsidRPr="00A22A24" w:rsidRDefault="009A2333" w:rsidP="009A2333">
            <w:pPr>
              <w:pStyle w:val="NoSpacing"/>
              <w:rPr>
                <w:b w:val="0"/>
              </w:rPr>
            </w:pPr>
            <w:r w:rsidRPr="00A22A24">
              <w:rPr>
                <w:b w:val="0"/>
              </w:rPr>
              <w:t>Median (range)</w:t>
            </w:r>
          </w:p>
        </w:tc>
        <w:tc>
          <w:tcPr>
            <w:tcW w:w="1991" w:type="dxa"/>
          </w:tcPr>
          <w:p w14:paraId="156CE78E"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p>
          <w:p w14:paraId="0DFBE491"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34.9±22.8</w:t>
            </w:r>
          </w:p>
          <w:p w14:paraId="137C4813"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32.7 (0.2-89.0)</w:t>
            </w:r>
          </w:p>
        </w:tc>
        <w:tc>
          <w:tcPr>
            <w:tcW w:w="1992" w:type="dxa"/>
          </w:tcPr>
          <w:p w14:paraId="21E5B9A0"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p>
          <w:p w14:paraId="050EF5DC"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46.6±23.0</w:t>
            </w:r>
          </w:p>
          <w:p w14:paraId="29FABE62"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48.5 (2.1-89.0)</w:t>
            </w:r>
          </w:p>
        </w:tc>
        <w:tc>
          <w:tcPr>
            <w:tcW w:w="1992" w:type="dxa"/>
          </w:tcPr>
          <w:p w14:paraId="136677B1"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p>
          <w:p w14:paraId="5D0A7CB8"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39.1±24.1</w:t>
            </w:r>
          </w:p>
          <w:p w14:paraId="765F7A41"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39.9 (0.2-89.0)</w:t>
            </w:r>
          </w:p>
        </w:tc>
      </w:tr>
      <w:tr w:rsidR="009A2333" w14:paraId="65B06D2B" w14:textId="77777777" w:rsidTr="009A2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Borders>
              <w:top w:val="none" w:sz="0" w:space="0" w:color="auto"/>
              <w:bottom w:val="none" w:sz="0" w:space="0" w:color="auto"/>
              <w:right w:val="none" w:sz="0" w:space="0" w:color="auto"/>
            </w:tcBorders>
          </w:tcPr>
          <w:p w14:paraId="443B310E" w14:textId="77777777" w:rsidR="009A2333" w:rsidRPr="00A22A24" w:rsidRDefault="009A2333" w:rsidP="009A2333">
            <w:pPr>
              <w:pStyle w:val="NoSpacing"/>
              <w:rPr>
                <w:b w:val="0"/>
              </w:rPr>
            </w:pPr>
            <w:r w:rsidRPr="00A22A24">
              <w:rPr>
                <w:b w:val="0"/>
              </w:rPr>
              <w:t>bFVIII:C</w:t>
            </w:r>
          </w:p>
          <w:p w14:paraId="2DD5C326" w14:textId="77777777" w:rsidR="009A2333" w:rsidRPr="00A22A24" w:rsidRDefault="009A2333" w:rsidP="009A2333">
            <w:pPr>
              <w:pStyle w:val="NoSpacing"/>
              <w:rPr>
                <w:b w:val="0"/>
              </w:rPr>
            </w:pPr>
            <w:proofErr w:type="spellStart"/>
            <w:r w:rsidRPr="00A22A24">
              <w:rPr>
                <w:b w:val="0"/>
              </w:rPr>
              <w:t>Mean±SD</w:t>
            </w:r>
            <w:proofErr w:type="spellEnd"/>
          </w:p>
          <w:p w14:paraId="7CAC5335" w14:textId="77777777" w:rsidR="009A2333" w:rsidRPr="00A22A24" w:rsidRDefault="009A2333" w:rsidP="009A2333">
            <w:pPr>
              <w:pStyle w:val="NoSpacing"/>
              <w:rPr>
                <w:b w:val="0"/>
              </w:rPr>
            </w:pPr>
            <w:r w:rsidRPr="00A22A24">
              <w:rPr>
                <w:b w:val="0"/>
              </w:rPr>
              <w:t>Median (range)</w:t>
            </w:r>
          </w:p>
        </w:tc>
        <w:tc>
          <w:tcPr>
            <w:tcW w:w="1991" w:type="dxa"/>
            <w:tcBorders>
              <w:top w:val="none" w:sz="0" w:space="0" w:color="auto"/>
              <w:bottom w:val="none" w:sz="0" w:space="0" w:color="auto"/>
            </w:tcBorders>
          </w:tcPr>
          <w:p w14:paraId="7A010040"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p>
          <w:p w14:paraId="13739BF3"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10.0±7.6</w:t>
            </w:r>
          </w:p>
          <w:p w14:paraId="55328720"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8.0 (1.0-42.0)</w:t>
            </w:r>
          </w:p>
        </w:tc>
        <w:tc>
          <w:tcPr>
            <w:tcW w:w="1992" w:type="dxa"/>
            <w:tcBorders>
              <w:top w:val="none" w:sz="0" w:space="0" w:color="auto"/>
              <w:bottom w:val="none" w:sz="0" w:space="0" w:color="auto"/>
            </w:tcBorders>
          </w:tcPr>
          <w:p w14:paraId="0E76CC44"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p>
          <w:p w14:paraId="7E8706EB"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13.0±9.5</w:t>
            </w:r>
          </w:p>
          <w:p w14:paraId="1D216ABF"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10.0 (1.5-43.8)</w:t>
            </w:r>
          </w:p>
        </w:tc>
        <w:tc>
          <w:tcPr>
            <w:tcW w:w="1992" w:type="dxa"/>
            <w:tcBorders>
              <w:top w:val="none" w:sz="0" w:space="0" w:color="auto"/>
              <w:bottom w:val="none" w:sz="0" w:space="0" w:color="auto"/>
            </w:tcBorders>
          </w:tcPr>
          <w:p w14:paraId="2608E127"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p>
          <w:p w14:paraId="3DB25EBF"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12.2±9.1</w:t>
            </w:r>
          </w:p>
          <w:p w14:paraId="7EE9AD75"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10.0 (1.0-43.8)</w:t>
            </w:r>
          </w:p>
        </w:tc>
      </w:tr>
      <w:tr w:rsidR="009A2333" w14:paraId="6E3F8411" w14:textId="77777777" w:rsidTr="009A2333">
        <w:tc>
          <w:tcPr>
            <w:cnfStyle w:val="001000000000" w:firstRow="0" w:lastRow="0" w:firstColumn="1" w:lastColumn="0" w:oddVBand="0" w:evenVBand="0" w:oddHBand="0" w:evenHBand="0" w:firstRowFirstColumn="0" w:firstRowLastColumn="0" w:lastRowFirstColumn="0" w:lastRowLastColumn="0"/>
            <w:tcW w:w="2235" w:type="dxa"/>
            <w:tcBorders>
              <w:right w:val="none" w:sz="0" w:space="0" w:color="auto"/>
            </w:tcBorders>
          </w:tcPr>
          <w:p w14:paraId="3C58FAA4" w14:textId="77777777" w:rsidR="009A2333" w:rsidRPr="00A22A24" w:rsidRDefault="009A2333" w:rsidP="009A2333">
            <w:pPr>
              <w:pStyle w:val="NoSpacing"/>
              <w:rPr>
                <w:b w:val="0"/>
              </w:rPr>
            </w:pPr>
            <w:r w:rsidRPr="00A22A24">
              <w:rPr>
                <w:b w:val="0"/>
              </w:rPr>
              <w:t>Severity</w:t>
            </w:r>
          </w:p>
          <w:p w14:paraId="3C942E42" w14:textId="77777777" w:rsidR="009A2333" w:rsidRPr="00A22A24" w:rsidRDefault="009A2333" w:rsidP="009A2333">
            <w:pPr>
              <w:pStyle w:val="NoSpacing"/>
              <w:rPr>
                <w:b w:val="0"/>
              </w:rPr>
            </w:pPr>
            <w:r w:rsidRPr="00A22A24">
              <w:rPr>
                <w:b w:val="0"/>
              </w:rPr>
              <w:t>Moderate</w:t>
            </w:r>
          </w:p>
          <w:p w14:paraId="1BBF7B29" w14:textId="77777777" w:rsidR="009A2333" w:rsidRPr="00A22A24" w:rsidRDefault="009A2333" w:rsidP="009A2333">
            <w:pPr>
              <w:pStyle w:val="NoSpacing"/>
              <w:rPr>
                <w:b w:val="0"/>
              </w:rPr>
            </w:pPr>
            <w:r w:rsidRPr="00A22A24">
              <w:rPr>
                <w:b w:val="0"/>
              </w:rPr>
              <w:t>Mild</w:t>
            </w:r>
          </w:p>
        </w:tc>
        <w:tc>
          <w:tcPr>
            <w:tcW w:w="1991" w:type="dxa"/>
          </w:tcPr>
          <w:p w14:paraId="1BE49DED"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p>
          <w:p w14:paraId="2C8B5242"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56</w:t>
            </w:r>
          </w:p>
          <w:p w14:paraId="77DF7A8D"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101</w:t>
            </w:r>
          </w:p>
        </w:tc>
        <w:tc>
          <w:tcPr>
            <w:tcW w:w="1992" w:type="dxa"/>
          </w:tcPr>
          <w:p w14:paraId="536D657D"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p>
          <w:p w14:paraId="26DB4667"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28</w:t>
            </w:r>
          </w:p>
          <w:p w14:paraId="452896AA"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102</w:t>
            </w:r>
          </w:p>
        </w:tc>
        <w:tc>
          <w:tcPr>
            <w:tcW w:w="1992" w:type="dxa"/>
          </w:tcPr>
          <w:p w14:paraId="4128C8E8"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p>
          <w:p w14:paraId="54B03B41"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67</w:t>
            </w:r>
          </w:p>
          <w:p w14:paraId="07DE17B1"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169</w:t>
            </w:r>
          </w:p>
        </w:tc>
      </w:tr>
      <w:tr w:rsidR="009A2333" w14:paraId="33D2361D" w14:textId="77777777" w:rsidTr="009A2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Borders>
              <w:top w:val="none" w:sz="0" w:space="0" w:color="auto"/>
              <w:bottom w:val="none" w:sz="0" w:space="0" w:color="auto"/>
              <w:right w:val="none" w:sz="0" w:space="0" w:color="auto"/>
            </w:tcBorders>
          </w:tcPr>
          <w:p w14:paraId="15BA64CF" w14:textId="77777777" w:rsidR="009A2333" w:rsidRPr="00A22A24" w:rsidRDefault="009A2333" w:rsidP="009A2333">
            <w:pPr>
              <w:pStyle w:val="NoSpacing"/>
              <w:rPr>
                <w:b w:val="0"/>
              </w:rPr>
            </w:pPr>
            <w:r w:rsidRPr="00A22A24">
              <w:rPr>
                <w:b w:val="0"/>
                <w:i/>
              </w:rPr>
              <w:t>F8</w:t>
            </w:r>
            <w:r w:rsidRPr="00A22A24">
              <w:rPr>
                <w:b w:val="0"/>
              </w:rPr>
              <w:t xml:space="preserve"> genotype</w:t>
            </w:r>
          </w:p>
          <w:p w14:paraId="2ABA0A94" w14:textId="77777777" w:rsidR="009A2333" w:rsidRPr="00A22A24" w:rsidRDefault="009A2333" w:rsidP="009A2333">
            <w:pPr>
              <w:pStyle w:val="NoSpacing"/>
              <w:rPr>
                <w:b w:val="0"/>
              </w:rPr>
            </w:pPr>
            <w:r w:rsidRPr="00A22A24">
              <w:rPr>
                <w:b w:val="0"/>
              </w:rPr>
              <w:t>“High-risk”</w:t>
            </w:r>
          </w:p>
          <w:p w14:paraId="3E349E24" w14:textId="77777777" w:rsidR="009A2333" w:rsidRPr="00A22A24" w:rsidRDefault="009A2333" w:rsidP="009A2333">
            <w:pPr>
              <w:pStyle w:val="NoSpacing"/>
              <w:rPr>
                <w:b w:val="0"/>
              </w:rPr>
            </w:pPr>
            <w:r w:rsidRPr="00A22A24">
              <w:rPr>
                <w:b w:val="0"/>
              </w:rPr>
              <w:t>“Standard-risk”</w:t>
            </w:r>
          </w:p>
          <w:p w14:paraId="03A3A4C5" w14:textId="77777777" w:rsidR="009A2333" w:rsidRPr="00A22A24" w:rsidRDefault="009A2333" w:rsidP="009A2333">
            <w:pPr>
              <w:pStyle w:val="NoSpacing"/>
              <w:rPr>
                <w:b w:val="0"/>
              </w:rPr>
            </w:pPr>
            <w:r w:rsidRPr="00A22A24">
              <w:rPr>
                <w:b w:val="0"/>
              </w:rPr>
              <w:t>Not known</w:t>
            </w:r>
          </w:p>
        </w:tc>
        <w:tc>
          <w:tcPr>
            <w:tcW w:w="1991" w:type="dxa"/>
            <w:tcBorders>
              <w:top w:val="none" w:sz="0" w:space="0" w:color="auto"/>
              <w:bottom w:val="none" w:sz="0" w:space="0" w:color="auto"/>
            </w:tcBorders>
          </w:tcPr>
          <w:p w14:paraId="37F4DD4D"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p>
          <w:p w14:paraId="47DAB49B"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27 (17.2%)</w:t>
            </w:r>
          </w:p>
          <w:p w14:paraId="2C4F6BC9"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109 (69.4%)</w:t>
            </w:r>
          </w:p>
          <w:p w14:paraId="7DE6D0D0"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21 (13.4%)</w:t>
            </w:r>
          </w:p>
        </w:tc>
        <w:tc>
          <w:tcPr>
            <w:tcW w:w="1992" w:type="dxa"/>
            <w:tcBorders>
              <w:top w:val="none" w:sz="0" w:space="0" w:color="auto"/>
              <w:bottom w:val="none" w:sz="0" w:space="0" w:color="auto"/>
            </w:tcBorders>
          </w:tcPr>
          <w:p w14:paraId="1AE5B0C1"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p>
          <w:p w14:paraId="78BA92E2"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24 (18.5%)</w:t>
            </w:r>
          </w:p>
          <w:p w14:paraId="28A1DFD7"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88 (67.7%)</w:t>
            </w:r>
          </w:p>
          <w:p w14:paraId="6514F8C5"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18 (13.8%)</w:t>
            </w:r>
          </w:p>
        </w:tc>
        <w:tc>
          <w:tcPr>
            <w:tcW w:w="1992" w:type="dxa"/>
            <w:tcBorders>
              <w:top w:val="none" w:sz="0" w:space="0" w:color="auto"/>
              <w:bottom w:val="none" w:sz="0" w:space="0" w:color="auto"/>
            </w:tcBorders>
          </w:tcPr>
          <w:p w14:paraId="70988A36"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p>
          <w:p w14:paraId="26FB21FF"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42 (17.8%)</w:t>
            </w:r>
          </w:p>
          <w:p w14:paraId="0B53E82A"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162 (69.1%)</w:t>
            </w:r>
          </w:p>
          <w:p w14:paraId="2CFE5366"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31 (13.1%)</w:t>
            </w:r>
          </w:p>
        </w:tc>
      </w:tr>
      <w:tr w:rsidR="009A2333" w14:paraId="25276B7F" w14:textId="77777777" w:rsidTr="009A2333">
        <w:tc>
          <w:tcPr>
            <w:cnfStyle w:val="001000000000" w:firstRow="0" w:lastRow="0" w:firstColumn="1" w:lastColumn="0" w:oddVBand="0" w:evenVBand="0" w:oddHBand="0" w:evenHBand="0" w:firstRowFirstColumn="0" w:firstRowLastColumn="0" w:lastRowFirstColumn="0" w:lastRowLastColumn="0"/>
            <w:tcW w:w="2235" w:type="dxa"/>
            <w:tcBorders>
              <w:right w:val="none" w:sz="0" w:space="0" w:color="auto"/>
            </w:tcBorders>
          </w:tcPr>
          <w:p w14:paraId="2272CA02" w14:textId="77777777" w:rsidR="009A2333" w:rsidRPr="00A22A24" w:rsidRDefault="009A2333" w:rsidP="009A2333">
            <w:pPr>
              <w:pStyle w:val="NoSpacing"/>
              <w:rPr>
                <w:b w:val="0"/>
              </w:rPr>
            </w:pPr>
            <w:r w:rsidRPr="00A22A24">
              <w:rPr>
                <w:b w:val="0"/>
              </w:rPr>
              <w:t>Treatment Episode</w:t>
            </w:r>
          </w:p>
          <w:p w14:paraId="28BC6F8B" w14:textId="77777777" w:rsidR="009A2333" w:rsidRPr="00A22A24" w:rsidRDefault="009A2333" w:rsidP="009A2333">
            <w:pPr>
              <w:pStyle w:val="NoSpacing"/>
              <w:rPr>
                <w:b w:val="0"/>
              </w:rPr>
            </w:pPr>
            <w:proofErr w:type="spellStart"/>
            <w:r w:rsidRPr="00A22A24">
              <w:rPr>
                <w:b w:val="0"/>
              </w:rPr>
              <w:t>Mean±SD</w:t>
            </w:r>
            <w:proofErr w:type="spellEnd"/>
          </w:p>
          <w:p w14:paraId="600FDF8A" w14:textId="77777777" w:rsidR="009A2333" w:rsidRPr="00A22A24" w:rsidRDefault="009A2333" w:rsidP="009A2333">
            <w:pPr>
              <w:pStyle w:val="NoSpacing"/>
              <w:rPr>
                <w:b w:val="0"/>
              </w:rPr>
            </w:pPr>
            <w:r w:rsidRPr="00A22A24">
              <w:rPr>
                <w:b w:val="0"/>
              </w:rPr>
              <w:t>Median (range)</w:t>
            </w:r>
          </w:p>
        </w:tc>
        <w:tc>
          <w:tcPr>
            <w:tcW w:w="1991" w:type="dxa"/>
          </w:tcPr>
          <w:p w14:paraId="5BFFAC3D"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p>
          <w:p w14:paraId="7A7F8AB4"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2.2±2.2</w:t>
            </w:r>
          </w:p>
          <w:p w14:paraId="09F926D6"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1 (1-15)</w:t>
            </w:r>
          </w:p>
        </w:tc>
        <w:tc>
          <w:tcPr>
            <w:tcW w:w="1992" w:type="dxa"/>
          </w:tcPr>
          <w:p w14:paraId="36539491"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p>
          <w:p w14:paraId="3F775AB0"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1.6±1.4</w:t>
            </w:r>
          </w:p>
          <w:p w14:paraId="60DEEDDF"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1 (1-11)</w:t>
            </w:r>
          </w:p>
        </w:tc>
        <w:tc>
          <w:tcPr>
            <w:tcW w:w="1992" w:type="dxa"/>
          </w:tcPr>
          <w:p w14:paraId="63587F58"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p>
          <w:p w14:paraId="551A2C0F"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2.38±2.2</w:t>
            </w:r>
          </w:p>
          <w:p w14:paraId="6819142A" w14:textId="77777777" w:rsidR="009A2333" w:rsidRDefault="009A2333" w:rsidP="009A2333">
            <w:pPr>
              <w:pStyle w:val="NoSpacing"/>
              <w:jc w:val="center"/>
              <w:cnfStyle w:val="000000000000" w:firstRow="0" w:lastRow="0" w:firstColumn="0" w:lastColumn="0" w:oddVBand="0" w:evenVBand="0" w:oddHBand="0" w:evenHBand="0" w:firstRowFirstColumn="0" w:firstRowLastColumn="0" w:lastRowFirstColumn="0" w:lastRowLastColumn="0"/>
            </w:pPr>
            <w:r>
              <w:t>1 (1-15)</w:t>
            </w:r>
          </w:p>
        </w:tc>
      </w:tr>
      <w:tr w:rsidR="009A2333" w14:paraId="2094471C" w14:textId="77777777" w:rsidTr="009A2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Borders>
              <w:top w:val="none" w:sz="0" w:space="0" w:color="auto"/>
              <w:bottom w:val="none" w:sz="0" w:space="0" w:color="auto"/>
              <w:right w:val="none" w:sz="0" w:space="0" w:color="auto"/>
            </w:tcBorders>
          </w:tcPr>
          <w:p w14:paraId="7453B19D" w14:textId="77777777" w:rsidR="009A2333" w:rsidRPr="00A22A24" w:rsidRDefault="009A2333" w:rsidP="009A2333">
            <w:pPr>
              <w:pStyle w:val="NoSpacing"/>
              <w:rPr>
                <w:b w:val="0"/>
              </w:rPr>
            </w:pPr>
            <w:r w:rsidRPr="00A22A24">
              <w:rPr>
                <w:b w:val="0"/>
              </w:rPr>
              <w:t>Total ED / Patient</w:t>
            </w:r>
          </w:p>
          <w:p w14:paraId="49D1C301" w14:textId="77777777" w:rsidR="009A2333" w:rsidRPr="00A22A24" w:rsidRDefault="009A2333" w:rsidP="009A2333">
            <w:pPr>
              <w:pStyle w:val="NoSpacing"/>
              <w:rPr>
                <w:b w:val="0"/>
              </w:rPr>
            </w:pPr>
            <w:proofErr w:type="spellStart"/>
            <w:r w:rsidRPr="00A22A24">
              <w:rPr>
                <w:b w:val="0"/>
              </w:rPr>
              <w:t>Mean±SD</w:t>
            </w:r>
            <w:proofErr w:type="spellEnd"/>
          </w:p>
          <w:p w14:paraId="0F32D7A8" w14:textId="77777777" w:rsidR="009A2333" w:rsidRPr="00A22A24" w:rsidRDefault="009A2333" w:rsidP="009A2333">
            <w:pPr>
              <w:pStyle w:val="NoSpacing"/>
              <w:rPr>
                <w:b w:val="0"/>
              </w:rPr>
            </w:pPr>
            <w:r w:rsidRPr="00A22A24">
              <w:rPr>
                <w:b w:val="0"/>
              </w:rPr>
              <w:t>Median (range)</w:t>
            </w:r>
          </w:p>
        </w:tc>
        <w:tc>
          <w:tcPr>
            <w:tcW w:w="1991" w:type="dxa"/>
            <w:tcBorders>
              <w:top w:val="none" w:sz="0" w:space="0" w:color="auto"/>
              <w:bottom w:val="none" w:sz="0" w:space="0" w:color="auto"/>
            </w:tcBorders>
          </w:tcPr>
          <w:p w14:paraId="2C87F6CA"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p>
          <w:p w14:paraId="7713640B"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7.4±10.2</w:t>
            </w:r>
          </w:p>
          <w:p w14:paraId="3DF1F0D5"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4 (1-82)</w:t>
            </w:r>
          </w:p>
        </w:tc>
        <w:tc>
          <w:tcPr>
            <w:tcW w:w="1992" w:type="dxa"/>
            <w:tcBorders>
              <w:top w:val="none" w:sz="0" w:space="0" w:color="auto"/>
              <w:bottom w:val="none" w:sz="0" w:space="0" w:color="auto"/>
            </w:tcBorders>
          </w:tcPr>
          <w:p w14:paraId="05B0F885"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p>
          <w:p w14:paraId="713AB153"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6.8±15.5</w:t>
            </w:r>
          </w:p>
          <w:p w14:paraId="73B1A107"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2 (1-159)</w:t>
            </w:r>
          </w:p>
        </w:tc>
        <w:tc>
          <w:tcPr>
            <w:tcW w:w="1992" w:type="dxa"/>
            <w:tcBorders>
              <w:top w:val="none" w:sz="0" w:space="0" w:color="auto"/>
              <w:bottom w:val="none" w:sz="0" w:space="0" w:color="auto"/>
            </w:tcBorders>
          </w:tcPr>
          <w:p w14:paraId="007B8EB2"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p>
          <w:p w14:paraId="1F1DED9A"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8.7±14.6</w:t>
            </w:r>
          </w:p>
          <w:p w14:paraId="5A30E37E" w14:textId="77777777" w:rsidR="009A2333" w:rsidRDefault="009A2333" w:rsidP="009A2333">
            <w:pPr>
              <w:pStyle w:val="NoSpacing"/>
              <w:jc w:val="center"/>
              <w:cnfStyle w:val="000000100000" w:firstRow="0" w:lastRow="0" w:firstColumn="0" w:lastColumn="0" w:oddVBand="0" w:evenVBand="0" w:oddHBand="1" w:evenHBand="0" w:firstRowFirstColumn="0" w:firstRowLastColumn="0" w:lastRowFirstColumn="0" w:lastRowLastColumn="0"/>
            </w:pPr>
            <w:r>
              <w:t>4 (1-159)</w:t>
            </w:r>
          </w:p>
        </w:tc>
      </w:tr>
    </w:tbl>
    <w:p w14:paraId="7378AF5F" w14:textId="77777777" w:rsidR="009A2333" w:rsidRPr="001574B6" w:rsidRDefault="009A2333" w:rsidP="009A2333">
      <w:pPr>
        <w:spacing w:line="240" w:lineRule="auto"/>
        <w:jc w:val="both"/>
        <w:rPr>
          <w:b/>
        </w:rPr>
      </w:pPr>
      <w:r>
        <w:rPr>
          <w:b/>
        </w:rPr>
        <w:t xml:space="preserve">Table </w:t>
      </w:r>
      <w:r w:rsidRPr="002C1676">
        <w:rPr>
          <w:b/>
        </w:rPr>
        <w:t>1: Baseline demographics of patient</w:t>
      </w:r>
      <w:r>
        <w:rPr>
          <w:b/>
        </w:rPr>
        <w:t>s</w:t>
      </w:r>
      <w:r w:rsidRPr="002C1676">
        <w:rPr>
          <w:b/>
        </w:rPr>
        <w:t xml:space="preserve"> with non-severe haemophilia </w:t>
      </w:r>
      <w:proofErr w:type="gramStart"/>
      <w:r w:rsidRPr="002C1676">
        <w:rPr>
          <w:b/>
        </w:rPr>
        <w:t>A</w:t>
      </w:r>
      <w:proofErr w:type="gramEnd"/>
      <w:r w:rsidRPr="002C1676">
        <w:rPr>
          <w:b/>
        </w:rPr>
        <w:t xml:space="preserve"> receiving on-demand treatment with a FVIII concentrate</w:t>
      </w:r>
      <w:r>
        <w:rPr>
          <w:b/>
        </w:rPr>
        <w:t xml:space="preserve">. </w:t>
      </w:r>
      <w:proofErr w:type="gramStart"/>
      <w:r>
        <w:rPr>
          <w:b/>
        </w:rPr>
        <w:t>bFVIII:</w:t>
      </w:r>
      <w:proofErr w:type="gramEnd"/>
      <w:r>
        <w:rPr>
          <w:b/>
        </w:rPr>
        <w:t>C= baseline FVIII activity. ED=exposure days; SD=standard deviation.</w:t>
      </w:r>
    </w:p>
    <w:p w14:paraId="4947B344" w14:textId="489136D5" w:rsidR="00136AB5" w:rsidRDefault="00136AB5" w:rsidP="007D3015"/>
    <w:p w14:paraId="64CB6406" w14:textId="77777777" w:rsidR="009A2333" w:rsidRDefault="009A2333" w:rsidP="007D3015"/>
    <w:p w14:paraId="69C91630" w14:textId="77777777" w:rsidR="009A2333" w:rsidRDefault="009A2333" w:rsidP="007D3015"/>
    <w:p w14:paraId="626531BC" w14:textId="77777777" w:rsidR="009A2333" w:rsidRDefault="009A2333" w:rsidP="007D3015"/>
    <w:p w14:paraId="5F31F4A1" w14:textId="77777777" w:rsidR="009A2333" w:rsidRDefault="009A2333" w:rsidP="007D3015"/>
    <w:p w14:paraId="1A829D95" w14:textId="77777777" w:rsidR="009A2333" w:rsidRDefault="009A2333" w:rsidP="007D3015"/>
    <w:p w14:paraId="1FE40F7C" w14:textId="77777777" w:rsidR="009A2333" w:rsidRDefault="009A2333" w:rsidP="007D3015"/>
    <w:p w14:paraId="0B32BDED" w14:textId="77777777" w:rsidR="009A2333" w:rsidRDefault="009A2333" w:rsidP="007D3015"/>
    <w:p w14:paraId="34ACD137" w14:textId="77777777" w:rsidR="009A2333" w:rsidRDefault="009A2333" w:rsidP="007D3015"/>
    <w:p w14:paraId="64E2F396" w14:textId="77777777" w:rsidR="009A2333" w:rsidRDefault="009A2333" w:rsidP="007D3015"/>
    <w:p w14:paraId="71A79BB4" w14:textId="77777777" w:rsidR="009A2333" w:rsidRDefault="009A2333" w:rsidP="007D3015"/>
    <w:p w14:paraId="460D3CE7" w14:textId="77777777" w:rsidR="009A2333" w:rsidRDefault="009A2333" w:rsidP="007D3015"/>
    <w:p w14:paraId="04E65525" w14:textId="77777777" w:rsidR="009A2333" w:rsidRDefault="009A2333" w:rsidP="007D3015"/>
    <w:p w14:paraId="135D1D26" w14:textId="77777777" w:rsidR="009A2333" w:rsidRDefault="009A2333" w:rsidP="007D3015"/>
    <w:p w14:paraId="6CD3C9E6" w14:textId="77777777" w:rsidR="009A2333" w:rsidRDefault="009A2333" w:rsidP="007D3015"/>
    <w:p w14:paraId="47292470" w14:textId="77777777" w:rsidR="009A2333" w:rsidRPr="008444C8" w:rsidRDefault="009A2333" w:rsidP="009A2333">
      <w:pPr>
        <w:spacing w:line="240" w:lineRule="auto"/>
        <w:jc w:val="both"/>
        <w:rPr>
          <w:b/>
        </w:rPr>
      </w:pPr>
      <w:r>
        <w:rPr>
          <w:noProof/>
          <w:lang w:val="en-US"/>
        </w:rPr>
        <w:lastRenderedPageBreak/>
        <w:drawing>
          <wp:inline distT="0" distB="0" distL="0" distR="0" wp14:anchorId="75FD48C6" wp14:editId="10DDBC3C">
            <wp:extent cx="5400040" cy="31496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Pr>
          <w:b/>
        </w:rPr>
        <w:t xml:space="preserve">Figure </w:t>
      </w:r>
      <w:r w:rsidRPr="002C1676">
        <w:rPr>
          <w:b/>
        </w:rPr>
        <w:t>1: Treatment modalities used in the management of non-severe haemophilia A, representing the percentage of patients (total: 377) treated within the observation period.</w:t>
      </w:r>
    </w:p>
    <w:p w14:paraId="289BCDBF" w14:textId="7CA6EE4A" w:rsidR="009A2333" w:rsidRDefault="009A2333" w:rsidP="007D3015"/>
    <w:p w14:paraId="2B1097E0" w14:textId="77777777" w:rsidR="009A2333" w:rsidRDefault="009A2333" w:rsidP="007D3015"/>
    <w:p w14:paraId="369F441E" w14:textId="77777777" w:rsidR="009A2333" w:rsidRDefault="009A2333" w:rsidP="007D3015"/>
    <w:p w14:paraId="17050147" w14:textId="77777777" w:rsidR="009A2333" w:rsidRDefault="009A2333" w:rsidP="007D3015"/>
    <w:p w14:paraId="360EB41F" w14:textId="77777777" w:rsidR="009A2333" w:rsidRDefault="009A2333" w:rsidP="007D3015"/>
    <w:p w14:paraId="6D20CCFF" w14:textId="77777777" w:rsidR="009A2333" w:rsidRDefault="009A2333" w:rsidP="007D3015"/>
    <w:p w14:paraId="1E653445" w14:textId="77777777" w:rsidR="009A2333" w:rsidRDefault="009A2333" w:rsidP="007D3015"/>
    <w:p w14:paraId="2B93089E" w14:textId="77777777" w:rsidR="009A2333" w:rsidRDefault="009A2333" w:rsidP="007D3015"/>
    <w:p w14:paraId="42BE6F2A" w14:textId="77777777" w:rsidR="009A2333" w:rsidRDefault="009A2333" w:rsidP="007D3015"/>
    <w:p w14:paraId="1EBB68F7" w14:textId="77777777" w:rsidR="009A2333" w:rsidRDefault="009A2333" w:rsidP="007D3015"/>
    <w:p w14:paraId="16B682E1" w14:textId="77777777" w:rsidR="009A2333" w:rsidRDefault="009A2333" w:rsidP="007D3015"/>
    <w:p w14:paraId="72C7BF96" w14:textId="77777777" w:rsidR="009A2333" w:rsidRDefault="009A2333" w:rsidP="007D3015"/>
    <w:p w14:paraId="740DD320" w14:textId="77777777" w:rsidR="009A2333" w:rsidRDefault="009A2333" w:rsidP="007D3015"/>
    <w:p w14:paraId="516979B8" w14:textId="77777777" w:rsidR="009A2333" w:rsidRDefault="009A2333" w:rsidP="007D3015"/>
    <w:p w14:paraId="566F74DD" w14:textId="77777777" w:rsidR="009A2333" w:rsidRDefault="009A2333" w:rsidP="007D3015"/>
    <w:p w14:paraId="17C7D609" w14:textId="77777777" w:rsidR="009A2333" w:rsidRDefault="009A2333" w:rsidP="007D3015"/>
    <w:p w14:paraId="48369DDF" w14:textId="2CDA8CA4" w:rsidR="009A2333" w:rsidRDefault="009A2333" w:rsidP="009A2333">
      <w:pPr>
        <w:spacing w:line="480" w:lineRule="auto"/>
        <w:jc w:val="both"/>
        <w:rPr>
          <w:b/>
        </w:rPr>
      </w:pPr>
      <w:r>
        <w:rPr>
          <w:b/>
          <w:noProof/>
          <w:lang w:val="en-US"/>
        </w:rPr>
        <w:lastRenderedPageBreak/>
        <w:drawing>
          <wp:inline distT="0" distB="0" distL="0" distR="0" wp14:anchorId="57523C87" wp14:editId="240F5FD1">
            <wp:extent cx="5270500" cy="4029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 600 dpi revised.tif"/>
                    <pic:cNvPicPr/>
                  </pic:nvPicPr>
                  <pic:blipFill>
                    <a:blip r:embed="rId6">
                      <a:extLst>
                        <a:ext uri="{28A0092B-C50C-407E-A947-70E740481C1C}">
                          <a14:useLocalDpi xmlns:a14="http://schemas.microsoft.com/office/drawing/2010/main" val="0"/>
                        </a:ext>
                      </a:extLst>
                    </a:blip>
                    <a:stretch>
                      <a:fillRect/>
                    </a:stretch>
                  </pic:blipFill>
                  <pic:spPr>
                    <a:xfrm>
                      <a:off x="0" y="0"/>
                      <a:ext cx="5270500" cy="4029075"/>
                    </a:xfrm>
                    <a:prstGeom prst="rect">
                      <a:avLst/>
                    </a:prstGeom>
                  </pic:spPr>
                </pic:pic>
              </a:graphicData>
            </a:graphic>
          </wp:inline>
        </w:drawing>
      </w:r>
    </w:p>
    <w:p w14:paraId="72534B9A" w14:textId="77777777" w:rsidR="009A2333" w:rsidRDefault="009A2333" w:rsidP="009A2333">
      <w:pPr>
        <w:spacing w:line="240" w:lineRule="auto"/>
        <w:jc w:val="both"/>
        <w:rPr>
          <w:b/>
        </w:rPr>
      </w:pPr>
      <w:r>
        <w:rPr>
          <w:b/>
        </w:rPr>
        <w:t xml:space="preserve">Figure </w:t>
      </w:r>
      <w:r w:rsidRPr="002C1676">
        <w:rPr>
          <w:b/>
        </w:rPr>
        <w:t>2: Frequency of bleeding in patients with non-severe haemophilia A. A right (positive) skew in distribution of bleeding episodes (annualised bleed rate) was seen for patients treated with on-demand FVIII (median 0.5 bleeds/year)</w:t>
      </w:r>
    </w:p>
    <w:p w14:paraId="008839C0" w14:textId="77777777" w:rsidR="009A2333" w:rsidRDefault="009A2333" w:rsidP="009A2333"/>
    <w:p w14:paraId="7CDB9895" w14:textId="77777777" w:rsidR="009A2333" w:rsidRDefault="009A2333" w:rsidP="009A2333"/>
    <w:p w14:paraId="5255C926" w14:textId="77777777" w:rsidR="009A2333" w:rsidRDefault="009A2333" w:rsidP="009A2333"/>
    <w:p w14:paraId="4012A746" w14:textId="77777777" w:rsidR="009A2333" w:rsidRDefault="009A2333" w:rsidP="009A2333"/>
    <w:p w14:paraId="26A7F48F" w14:textId="77777777" w:rsidR="009A2333" w:rsidRDefault="009A2333" w:rsidP="009A2333"/>
    <w:p w14:paraId="145DDA68" w14:textId="77777777" w:rsidR="009A2333" w:rsidRDefault="009A2333" w:rsidP="009A2333"/>
    <w:p w14:paraId="6F90940E" w14:textId="77777777" w:rsidR="009A2333" w:rsidRDefault="009A2333" w:rsidP="009A2333"/>
    <w:p w14:paraId="188CD9D8" w14:textId="77777777" w:rsidR="009A2333" w:rsidRDefault="009A2333" w:rsidP="009A2333"/>
    <w:p w14:paraId="6E8DF793" w14:textId="77777777" w:rsidR="009A2333" w:rsidRDefault="009A2333" w:rsidP="009A2333"/>
    <w:p w14:paraId="575FC6E0" w14:textId="77777777" w:rsidR="009A2333" w:rsidRDefault="009A2333" w:rsidP="009A2333"/>
    <w:p w14:paraId="105D5E9D" w14:textId="77777777" w:rsidR="009A2333" w:rsidRDefault="009A2333" w:rsidP="009A2333"/>
    <w:p w14:paraId="530BD82B" w14:textId="77777777" w:rsidR="009A2333" w:rsidRDefault="009A2333" w:rsidP="009A2333"/>
    <w:p w14:paraId="0870C231" w14:textId="07091A63" w:rsidR="009A2333" w:rsidRDefault="009A2333" w:rsidP="009A2333">
      <w:r>
        <w:rPr>
          <w:noProof/>
          <w:lang w:val="en-US"/>
        </w:rPr>
        <w:lastRenderedPageBreak/>
        <w:drawing>
          <wp:inline distT="0" distB="0" distL="0" distR="0" wp14:anchorId="0345E976" wp14:editId="7FE99CC3">
            <wp:extent cx="5270500" cy="259207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 final.tif"/>
                    <pic:cNvPicPr/>
                  </pic:nvPicPr>
                  <pic:blipFill>
                    <a:blip r:embed="rId7">
                      <a:extLst>
                        <a:ext uri="{28A0092B-C50C-407E-A947-70E740481C1C}">
                          <a14:useLocalDpi xmlns:a14="http://schemas.microsoft.com/office/drawing/2010/main" val="0"/>
                        </a:ext>
                      </a:extLst>
                    </a:blip>
                    <a:stretch>
                      <a:fillRect/>
                    </a:stretch>
                  </pic:blipFill>
                  <pic:spPr>
                    <a:xfrm>
                      <a:off x="0" y="0"/>
                      <a:ext cx="5270500" cy="2592070"/>
                    </a:xfrm>
                    <a:prstGeom prst="rect">
                      <a:avLst/>
                    </a:prstGeom>
                  </pic:spPr>
                </pic:pic>
              </a:graphicData>
            </a:graphic>
          </wp:inline>
        </w:drawing>
      </w:r>
    </w:p>
    <w:p w14:paraId="686ADB91" w14:textId="77777777" w:rsidR="009A2333" w:rsidRDefault="009A2333" w:rsidP="007D3015"/>
    <w:p w14:paraId="2047E55C" w14:textId="5F3123F2" w:rsidR="009A2333" w:rsidRDefault="009A2333" w:rsidP="00C4747A">
      <w:pPr>
        <w:widowControl w:val="0"/>
        <w:jc w:val="both"/>
        <w:rPr>
          <w:b/>
          <w:bCs/>
        </w:rPr>
      </w:pPr>
      <w:r>
        <w:rPr>
          <w:b/>
          <w:bCs/>
        </w:rPr>
        <w:t>Figure 3</w:t>
      </w:r>
      <w:r w:rsidRPr="002C1676">
        <w:rPr>
          <w:b/>
          <w:bCs/>
        </w:rPr>
        <w:t>: Inhibitor screening in non-s</w:t>
      </w:r>
      <w:r w:rsidR="00C4747A">
        <w:rPr>
          <w:b/>
          <w:bCs/>
        </w:rPr>
        <w:t>evere haemophilia A.</w:t>
      </w:r>
      <w:r>
        <w:rPr>
          <w:b/>
          <w:bCs/>
        </w:rPr>
        <w:t xml:space="preserve"> </w:t>
      </w:r>
      <w:r w:rsidRPr="00D81361">
        <w:rPr>
          <w:b/>
          <w:bCs/>
        </w:rPr>
        <w:t>Standard</w:t>
      </w:r>
      <w:r>
        <w:rPr>
          <w:b/>
          <w:bCs/>
        </w:rPr>
        <w:t xml:space="preserve"> = </w:t>
      </w:r>
      <w:r w:rsidRPr="002C1676">
        <w:rPr>
          <w:b/>
          <w:bCs/>
        </w:rPr>
        <w:t xml:space="preserve">“standard-risk” </w:t>
      </w:r>
      <w:r w:rsidRPr="00092C78">
        <w:rPr>
          <w:b/>
          <w:bCs/>
          <w:i/>
        </w:rPr>
        <w:t>F8</w:t>
      </w:r>
      <w:r>
        <w:rPr>
          <w:b/>
          <w:bCs/>
        </w:rPr>
        <w:t xml:space="preserve"> genotype </w:t>
      </w:r>
      <w:r w:rsidRPr="002C1676">
        <w:rPr>
          <w:b/>
          <w:bCs/>
        </w:rPr>
        <w:t xml:space="preserve">or </w:t>
      </w:r>
      <w:r w:rsidRPr="002C1676">
        <w:rPr>
          <w:b/>
          <w:bCs/>
          <w:i/>
        </w:rPr>
        <w:t>F8</w:t>
      </w:r>
      <w:r w:rsidRPr="002C1676">
        <w:rPr>
          <w:b/>
          <w:bCs/>
        </w:rPr>
        <w:t xml:space="preserve"> </w:t>
      </w:r>
      <w:r>
        <w:rPr>
          <w:b/>
          <w:bCs/>
        </w:rPr>
        <w:t xml:space="preserve">genotype not recorded. High Risk = </w:t>
      </w:r>
      <w:r w:rsidRPr="002C1676">
        <w:rPr>
          <w:b/>
          <w:bCs/>
        </w:rPr>
        <w:t xml:space="preserve">“high-risk” </w:t>
      </w:r>
      <w:r w:rsidRPr="002C1676">
        <w:rPr>
          <w:b/>
          <w:bCs/>
          <w:i/>
        </w:rPr>
        <w:t>F8</w:t>
      </w:r>
      <w:r w:rsidRPr="002C1676">
        <w:rPr>
          <w:b/>
          <w:bCs/>
        </w:rPr>
        <w:t xml:space="preserve"> </w:t>
      </w:r>
      <w:r>
        <w:rPr>
          <w:b/>
          <w:bCs/>
        </w:rPr>
        <w:t>genotype</w:t>
      </w:r>
      <w:r w:rsidRPr="002C1676">
        <w:rPr>
          <w:b/>
          <w:bCs/>
        </w:rPr>
        <w:t>.</w:t>
      </w:r>
      <w:r w:rsidRPr="00852763">
        <w:rPr>
          <w:b/>
          <w:bCs/>
        </w:rPr>
        <w:t xml:space="preserve"> </w:t>
      </w:r>
      <w:r>
        <w:rPr>
          <w:b/>
          <w:bCs/>
        </w:rPr>
        <w:t xml:space="preserve">  Convalescent screened = inhibitor screen performed within 6 weeks of first exposure </w:t>
      </w:r>
      <w:r w:rsidR="00C4747A">
        <w:rPr>
          <w:b/>
          <w:bCs/>
        </w:rPr>
        <w:t>day of a given treatment</w:t>
      </w:r>
      <w:r>
        <w:rPr>
          <w:b/>
          <w:bCs/>
        </w:rPr>
        <w:t>.</w:t>
      </w:r>
    </w:p>
    <w:p w14:paraId="001B0C00" w14:textId="77777777" w:rsidR="009A2333" w:rsidRDefault="009A2333" w:rsidP="007D3015">
      <w:pPr>
        <w:sectPr w:rsidR="009A2333" w:rsidSect="006931DF">
          <w:pgSz w:w="11900" w:h="16840"/>
          <w:pgMar w:top="1440" w:right="1800" w:bottom="1440" w:left="1800" w:header="708" w:footer="708" w:gutter="0"/>
          <w:cols w:space="708"/>
          <w:docGrid w:linePitch="360"/>
        </w:sectPr>
      </w:pPr>
    </w:p>
    <w:tbl>
      <w:tblPr>
        <w:tblStyle w:val="List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5"/>
        <w:gridCol w:w="2334"/>
        <w:gridCol w:w="1532"/>
        <w:gridCol w:w="2035"/>
        <w:gridCol w:w="1970"/>
        <w:gridCol w:w="65"/>
        <w:gridCol w:w="2035"/>
        <w:gridCol w:w="2036"/>
      </w:tblGrid>
      <w:tr w:rsidR="00C4747A" w:rsidRPr="009A2886" w14:paraId="1D123F84" w14:textId="77777777" w:rsidTr="00102F65">
        <w:trPr>
          <w:cnfStyle w:val="100000000000" w:firstRow="1" w:lastRow="0" w:firstColumn="0" w:lastColumn="0" w:oddVBand="0" w:evenVBand="0" w:oddHBand="0" w:evenHBand="0" w:firstRowFirstColumn="0" w:firstRowLastColumn="0" w:lastRowFirstColumn="0" w:lastRowLastColumn="0"/>
          <w:trHeight w:val="271"/>
        </w:trPr>
        <w:tc>
          <w:tcPr>
            <w:cnfStyle w:val="001000000100" w:firstRow="0" w:lastRow="0" w:firstColumn="1" w:lastColumn="0" w:oddVBand="0" w:evenVBand="0" w:oddHBand="0" w:evenHBand="0" w:firstRowFirstColumn="1" w:firstRowLastColumn="0" w:lastRowFirstColumn="0" w:lastRowLastColumn="0"/>
            <w:tcW w:w="1645" w:type="dxa"/>
          </w:tcPr>
          <w:p w14:paraId="7C93127B" w14:textId="77777777" w:rsidR="00C4747A" w:rsidRPr="009A2886" w:rsidRDefault="00C4747A" w:rsidP="00102F65">
            <w:pPr>
              <w:pStyle w:val="NoSpacing"/>
            </w:pPr>
          </w:p>
        </w:tc>
        <w:tc>
          <w:tcPr>
            <w:tcW w:w="2334" w:type="dxa"/>
          </w:tcPr>
          <w:p w14:paraId="3138FA76" w14:textId="77777777" w:rsidR="00C4747A" w:rsidRPr="009A2886" w:rsidRDefault="00C4747A" w:rsidP="00102F65">
            <w:pPr>
              <w:pStyle w:val="NoSpacing"/>
              <w:cnfStyle w:val="100000000000" w:firstRow="1" w:lastRow="0" w:firstColumn="0" w:lastColumn="0" w:oddVBand="0" w:evenVBand="0" w:oddHBand="0" w:evenHBand="0" w:firstRowFirstColumn="0" w:firstRowLastColumn="0" w:lastRowFirstColumn="0" w:lastRowLastColumn="0"/>
            </w:pPr>
          </w:p>
        </w:tc>
        <w:tc>
          <w:tcPr>
            <w:tcW w:w="1532" w:type="dxa"/>
            <w:tcBorders>
              <w:right w:val="double" w:sz="4" w:space="0" w:color="auto"/>
            </w:tcBorders>
          </w:tcPr>
          <w:p w14:paraId="71ED4B6B" w14:textId="77777777" w:rsidR="00C4747A" w:rsidRPr="009A2886" w:rsidRDefault="00C4747A" w:rsidP="00102F65">
            <w:pPr>
              <w:pStyle w:val="NoSpacing"/>
              <w:jc w:val="center"/>
              <w:cnfStyle w:val="100000000000" w:firstRow="1" w:lastRow="0" w:firstColumn="0" w:lastColumn="0" w:oddVBand="0" w:evenVBand="0" w:oddHBand="0" w:evenHBand="0" w:firstRowFirstColumn="0" w:firstRowLastColumn="0" w:lastRowFirstColumn="0" w:lastRowLastColumn="0"/>
            </w:pPr>
          </w:p>
        </w:tc>
        <w:tc>
          <w:tcPr>
            <w:tcW w:w="4005" w:type="dxa"/>
            <w:gridSpan w:val="2"/>
            <w:tcBorders>
              <w:left w:val="double" w:sz="4" w:space="0" w:color="auto"/>
              <w:right w:val="double" w:sz="4" w:space="0" w:color="auto"/>
            </w:tcBorders>
          </w:tcPr>
          <w:p w14:paraId="37733DCF" w14:textId="77777777" w:rsidR="00C4747A" w:rsidRPr="009A2886" w:rsidRDefault="00C4747A" w:rsidP="00102F65">
            <w:pPr>
              <w:pStyle w:val="NoSpacing"/>
              <w:jc w:val="center"/>
              <w:cnfStyle w:val="100000000000" w:firstRow="1" w:lastRow="0" w:firstColumn="0" w:lastColumn="0" w:oddVBand="0" w:evenVBand="0" w:oddHBand="0" w:evenHBand="0" w:firstRowFirstColumn="0" w:firstRowLastColumn="0" w:lastRowFirstColumn="0" w:lastRowLastColumn="0"/>
            </w:pPr>
            <w:r w:rsidRPr="009A2886">
              <w:t>Tested</w:t>
            </w:r>
          </w:p>
        </w:tc>
        <w:tc>
          <w:tcPr>
            <w:tcW w:w="4136" w:type="dxa"/>
            <w:gridSpan w:val="3"/>
            <w:tcBorders>
              <w:left w:val="double" w:sz="4" w:space="0" w:color="auto"/>
            </w:tcBorders>
          </w:tcPr>
          <w:p w14:paraId="5B170471" w14:textId="77777777" w:rsidR="00C4747A" w:rsidRPr="009A2886" w:rsidRDefault="00C4747A" w:rsidP="00102F65">
            <w:pPr>
              <w:pStyle w:val="NoSpacing"/>
              <w:jc w:val="center"/>
              <w:cnfStyle w:val="100000000000" w:firstRow="1" w:lastRow="0" w:firstColumn="0" w:lastColumn="0" w:oddVBand="0" w:evenVBand="0" w:oddHBand="0" w:evenHBand="0" w:firstRowFirstColumn="0" w:firstRowLastColumn="0" w:lastRowFirstColumn="0" w:lastRowLastColumn="0"/>
            </w:pPr>
            <w:r w:rsidRPr="009A2886">
              <w:t>Not Tested</w:t>
            </w:r>
          </w:p>
        </w:tc>
      </w:tr>
      <w:tr w:rsidR="00C4747A" w:rsidRPr="009A2886" w14:paraId="72EB0032" w14:textId="77777777" w:rsidTr="00102F6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979" w:type="dxa"/>
            <w:gridSpan w:val="2"/>
            <w:shd w:val="clear" w:color="auto" w:fill="000000" w:themeFill="text1"/>
          </w:tcPr>
          <w:p w14:paraId="601B63F9" w14:textId="77777777" w:rsidR="00C4747A" w:rsidRPr="009A2886" w:rsidRDefault="00C4747A" w:rsidP="00102F65">
            <w:pPr>
              <w:pStyle w:val="NoSpacing"/>
              <w:jc w:val="center"/>
            </w:pPr>
          </w:p>
        </w:tc>
        <w:tc>
          <w:tcPr>
            <w:tcW w:w="1532" w:type="dxa"/>
            <w:tcBorders>
              <w:right w:val="double" w:sz="4" w:space="0" w:color="auto"/>
            </w:tcBorders>
          </w:tcPr>
          <w:p w14:paraId="15D72A11"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t>Episodes</w:t>
            </w:r>
          </w:p>
        </w:tc>
        <w:tc>
          <w:tcPr>
            <w:tcW w:w="2035" w:type="dxa"/>
            <w:tcBorders>
              <w:left w:val="double" w:sz="4" w:space="0" w:color="auto"/>
            </w:tcBorders>
          </w:tcPr>
          <w:p w14:paraId="7A758326"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t>Tested (%)</w:t>
            </w:r>
          </w:p>
        </w:tc>
        <w:tc>
          <w:tcPr>
            <w:tcW w:w="2035" w:type="dxa"/>
            <w:gridSpan w:val="2"/>
            <w:tcBorders>
              <w:right w:val="double" w:sz="4" w:space="0" w:color="auto"/>
            </w:tcBorders>
          </w:tcPr>
          <w:p w14:paraId="093532C2"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t xml:space="preserve">Test </w:t>
            </w:r>
            <w:r>
              <w:t>within 24 hours of</w:t>
            </w:r>
            <w:r w:rsidRPr="009A2886">
              <w:t xml:space="preserve"> treatment (%)</w:t>
            </w:r>
          </w:p>
        </w:tc>
        <w:tc>
          <w:tcPr>
            <w:tcW w:w="2035" w:type="dxa"/>
            <w:tcBorders>
              <w:left w:val="double" w:sz="4" w:space="0" w:color="auto"/>
            </w:tcBorders>
          </w:tcPr>
          <w:p w14:paraId="58E8E9F5"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t>Not Tested (%)</w:t>
            </w:r>
          </w:p>
        </w:tc>
        <w:tc>
          <w:tcPr>
            <w:tcW w:w="2036" w:type="dxa"/>
          </w:tcPr>
          <w:p w14:paraId="7A643FA8"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pPr>
            <w:r w:rsidRPr="009A2886">
              <w:t>Treatment episode ≤42 days (%)</w:t>
            </w:r>
          </w:p>
        </w:tc>
      </w:tr>
      <w:tr w:rsidR="00C4747A" w:rsidRPr="009A2886" w14:paraId="5AEAEE80" w14:textId="77777777" w:rsidTr="00102F65">
        <w:trPr>
          <w:trHeight w:val="370"/>
        </w:trPr>
        <w:tc>
          <w:tcPr>
            <w:cnfStyle w:val="001000000000" w:firstRow="0" w:lastRow="0" w:firstColumn="1" w:lastColumn="0" w:oddVBand="0" w:evenVBand="0" w:oddHBand="0" w:evenHBand="0" w:firstRowFirstColumn="0" w:firstRowLastColumn="0" w:lastRowFirstColumn="0" w:lastRowLastColumn="0"/>
            <w:tcW w:w="1645" w:type="dxa"/>
            <w:vMerge w:val="restart"/>
            <w:vAlign w:val="center"/>
          </w:tcPr>
          <w:p w14:paraId="3C737B38" w14:textId="77777777" w:rsidR="00C4747A" w:rsidRPr="009A2886" w:rsidRDefault="00C4747A" w:rsidP="00102F65">
            <w:pPr>
              <w:pStyle w:val="NoSpacing"/>
              <w:jc w:val="center"/>
            </w:pPr>
            <w:r>
              <w:rPr>
                <w:color w:val="000000"/>
              </w:rPr>
              <w:t>“High-Risk”</w:t>
            </w:r>
            <w:r w:rsidRPr="00092C78">
              <w:rPr>
                <w:i/>
                <w:color w:val="000000"/>
              </w:rPr>
              <w:t xml:space="preserve"> F8</w:t>
            </w:r>
            <w:r>
              <w:rPr>
                <w:color w:val="000000"/>
              </w:rPr>
              <w:t xml:space="preserve"> Genotype</w:t>
            </w:r>
          </w:p>
        </w:tc>
        <w:tc>
          <w:tcPr>
            <w:tcW w:w="2334" w:type="dxa"/>
            <w:vAlign w:val="center"/>
          </w:tcPr>
          <w:p w14:paraId="354AF354"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Annual</w:t>
            </w:r>
          </w:p>
        </w:tc>
        <w:tc>
          <w:tcPr>
            <w:tcW w:w="1532" w:type="dxa"/>
            <w:tcBorders>
              <w:right w:val="double" w:sz="4" w:space="0" w:color="auto"/>
            </w:tcBorders>
            <w:vAlign w:val="center"/>
          </w:tcPr>
          <w:p w14:paraId="1765AB25"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88</w:t>
            </w:r>
          </w:p>
        </w:tc>
        <w:tc>
          <w:tcPr>
            <w:tcW w:w="2035" w:type="dxa"/>
            <w:tcBorders>
              <w:left w:val="double" w:sz="4" w:space="0" w:color="auto"/>
            </w:tcBorders>
            <w:vAlign w:val="center"/>
          </w:tcPr>
          <w:p w14:paraId="326364D0"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42 (47.7%)</w:t>
            </w:r>
          </w:p>
        </w:tc>
        <w:tc>
          <w:tcPr>
            <w:tcW w:w="2035" w:type="dxa"/>
            <w:gridSpan w:val="2"/>
            <w:tcBorders>
              <w:right w:val="double" w:sz="4" w:space="0" w:color="auto"/>
            </w:tcBorders>
            <w:vAlign w:val="center"/>
          </w:tcPr>
          <w:p w14:paraId="2A1F4626"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9 (21.4%)</w:t>
            </w:r>
          </w:p>
        </w:tc>
        <w:tc>
          <w:tcPr>
            <w:tcW w:w="2035" w:type="dxa"/>
            <w:tcBorders>
              <w:left w:val="double" w:sz="4" w:space="0" w:color="auto"/>
            </w:tcBorders>
            <w:vAlign w:val="center"/>
          </w:tcPr>
          <w:p w14:paraId="0CD2D754"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46 (52.3%)</w:t>
            </w:r>
          </w:p>
        </w:tc>
        <w:tc>
          <w:tcPr>
            <w:tcW w:w="2036" w:type="dxa"/>
            <w:vAlign w:val="center"/>
          </w:tcPr>
          <w:p w14:paraId="0F9B7BD9"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w:t>
            </w:r>
          </w:p>
        </w:tc>
      </w:tr>
      <w:tr w:rsidR="00C4747A" w:rsidRPr="009A2886" w14:paraId="6020580E" w14:textId="77777777" w:rsidTr="00102F6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45" w:type="dxa"/>
            <w:vMerge/>
            <w:vAlign w:val="center"/>
          </w:tcPr>
          <w:p w14:paraId="01CC86F6" w14:textId="77777777" w:rsidR="00C4747A" w:rsidRPr="009A2886" w:rsidRDefault="00C4747A" w:rsidP="00102F65">
            <w:pPr>
              <w:pStyle w:val="NoSpacing"/>
              <w:jc w:val="center"/>
            </w:pPr>
          </w:p>
        </w:tc>
        <w:tc>
          <w:tcPr>
            <w:tcW w:w="2334" w:type="dxa"/>
            <w:vAlign w:val="center"/>
          </w:tcPr>
          <w:p w14:paraId="1E623268"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Paired</w:t>
            </w:r>
          </w:p>
        </w:tc>
        <w:tc>
          <w:tcPr>
            <w:tcW w:w="1532" w:type="dxa"/>
            <w:tcBorders>
              <w:right w:val="double" w:sz="4" w:space="0" w:color="auto"/>
            </w:tcBorders>
            <w:vAlign w:val="center"/>
          </w:tcPr>
          <w:p w14:paraId="38348B9D"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88</w:t>
            </w:r>
          </w:p>
        </w:tc>
        <w:tc>
          <w:tcPr>
            <w:tcW w:w="2035" w:type="dxa"/>
            <w:tcBorders>
              <w:left w:val="double" w:sz="4" w:space="0" w:color="auto"/>
            </w:tcBorders>
            <w:vAlign w:val="center"/>
          </w:tcPr>
          <w:p w14:paraId="52DCC99F"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29 (33.0%)</w:t>
            </w:r>
          </w:p>
        </w:tc>
        <w:tc>
          <w:tcPr>
            <w:tcW w:w="2035" w:type="dxa"/>
            <w:gridSpan w:val="2"/>
            <w:tcBorders>
              <w:right w:val="double" w:sz="4" w:space="0" w:color="auto"/>
            </w:tcBorders>
            <w:vAlign w:val="center"/>
          </w:tcPr>
          <w:p w14:paraId="7B2FAC74"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9 (31.0%)</w:t>
            </w:r>
          </w:p>
        </w:tc>
        <w:tc>
          <w:tcPr>
            <w:tcW w:w="2035" w:type="dxa"/>
            <w:tcBorders>
              <w:left w:val="double" w:sz="4" w:space="0" w:color="auto"/>
            </w:tcBorders>
            <w:vAlign w:val="center"/>
          </w:tcPr>
          <w:p w14:paraId="6EF7DA38"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59 (67.0%)</w:t>
            </w:r>
          </w:p>
        </w:tc>
        <w:tc>
          <w:tcPr>
            <w:tcW w:w="2036" w:type="dxa"/>
            <w:vAlign w:val="center"/>
          </w:tcPr>
          <w:p w14:paraId="357B8EC1"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w:t>
            </w:r>
          </w:p>
        </w:tc>
      </w:tr>
      <w:tr w:rsidR="00C4747A" w:rsidRPr="009A2886" w14:paraId="40EFCB64" w14:textId="77777777" w:rsidTr="00102F65">
        <w:trPr>
          <w:trHeight w:val="283"/>
        </w:trPr>
        <w:tc>
          <w:tcPr>
            <w:cnfStyle w:val="001000000000" w:firstRow="0" w:lastRow="0" w:firstColumn="1" w:lastColumn="0" w:oddVBand="0" w:evenVBand="0" w:oddHBand="0" w:evenHBand="0" w:firstRowFirstColumn="0" w:firstRowLastColumn="0" w:lastRowFirstColumn="0" w:lastRowLastColumn="0"/>
            <w:tcW w:w="1645" w:type="dxa"/>
            <w:vMerge/>
            <w:tcBorders>
              <w:bottom w:val="double" w:sz="4" w:space="0" w:color="auto"/>
            </w:tcBorders>
            <w:vAlign w:val="center"/>
          </w:tcPr>
          <w:p w14:paraId="53DEF809" w14:textId="77777777" w:rsidR="00C4747A" w:rsidRPr="009A2886" w:rsidRDefault="00C4747A" w:rsidP="00102F65">
            <w:pPr>
              <w:pStyle w:val="NoSpacing"/>
              <w:jc w:val="center"/>
            </w:pPr>
          </w:p>
        </w:tc>
        <w:tc>
          <w:tcPr>
            <w:tcW w:w="2334" w:type="dxa"/>
            <w:tcBorders>
              <w:bottom w:val="double" w:sz="4" w:space="0" w:color="auto"/>
            </w:tcBorders>
            <w:vAlign w:val="center"/>
          </w:tcPr>
          <w:p w14:paraId="2BDE6124"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t>≤</w:t>
            </w:r>
            <w:r w:rsidRPr="009A2886">
              <w:rPr>
                <w:color w:val="000000"/>
              </w:rPr>
              <w:t>42 days</w:t>
            </w:r>
          </w:p>
        </w:tc>
        <w:tc>
          <w:tcPr>
            <w:tcW w:w="1532" w:type="dxa"/>
            <w:tcBorders>
              <w:bottom w:val="double" w:sz="4" w:space="0" w:color="auto"/>
              <w:right w:val="double" w:sz="4" w:space="0" w:color="auto"/>
            </w:tcBorders>
            <w:vAlign w:val="center"/>
          </w:tcPr>
          <w:p w14:paraId="0D415CD3"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88</w:t>
            </w:r>
          </w:p>
        </w:tc>
        <w:tc>
          <w:tcPr>
            <w:tcW w:w="2035" w:type="dxa"/>
            <w:tcBorders>
              <w:left w:val="double" w:sz="4" w:space="0" w:color="auto"/>
              <w:bottom w:val="double" w:sz="4" w:space="0" w:color="auto"/>
            </w:tcBorders>
            <w:vAlign w:val="center"/>
          </w:tcPr>
          <w:p w14:paraId="1F92CDB7"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12 (13.6%)</w:t>
            </w:r>
          </w:p>
        </w:tc>
        <w:tc>
          <w:tcPr>
            <w:tcW w:w="2035" w:type="dxa"/>
            <w:gridSpan w:val="2"/>
            <w:tcBorders>
              <w:bottom w:val="double" w:sz="4" w:space="0" w:color="auto"/>
              <w:right w:val="double" w:sz="4" w:space="0" w:color="auto"/>
            </w:tcBorders>
            <w:vAlign w:val="center"/>
          </w:tcPr>
          <w:p w14:paraId="5DEAAEC2"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2 (16.7%)</w:t>
            </w:r>
          </w:p>
        </w:tc>
        <w:tc>
          <w:tcPr>
            <w:tcW w:w="2035" w:type="dxa"/>
            <w:tcBorders>
              <w:left w:val="double" w:sz="4" w:space="0" w:color="auto"/>
              <w:bottom w:val="double" w:sz="4" w:space="0" w:color="auto"/>
            </w:tcBorders>
            <w:vAlign w:val="center"/>
          </w:tcPr>
          <w:p w14:paraId="0F3F3B0C"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76 (86.4%)</w:t>
            </w:r>
          </w:p>
        </w:tc>
        <w:tc>
          <w:tcPr>
            <w:tcW w:w="2036" w:type="dxa"/>
            <w:tcBorders>
              <w:bottom w:val="double" w:sz="4" w:space="0" w:color="auto"/>
            </w:tcBorders>
            <w:vAlign w:val="center"/>
          </w:tcPr>
          <w:p w14:paraId="07C8E46D"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15 (19.7%)</w:t>
            </w:r>
          </w:p>
        </w:tc>
      </w:tr>
      <w:tr w:rsidR="00C4747A" w:rsidRPr="009A2886" w14:paraId="36F3B0D0" w14:textId="77777777" w:rsidTr="00102F6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45" w:type="dxa"/>
            <w:vMerge w:val="restart"/>
            <w:tcBorders>
              <w:top w:val="double" w:sz="4" w:space="0" w:color="auto"/>
            </w:tcBorders>
            <w:vAlign w:val="center"/>
          </w:tcPr>
          <w:p w14:paraId="4A5A9218" w14:textId="77777777" w:rsidR="00C4747A" w:rsidRPr="009A2886" w:rsidRDefault="00C4747A" w:rsidP="00102F65">
            <w:pPr>
              <w:pStyle w:val="NoSpacing"/>
              <w:jc w:val="center"/>
            </w:pPr>
            <w:r w:rsidRPr="009A2886">
              <w:rPr>
                <w:color w:val="000000"/>
              </w:rPr>
              <w:t xml:space="preserve">“Standard-Risk” </w:t>
            </w:r>
            <w:r w:rsidRPr="00092C78">
              <w:rPr>
                <w:i/>
                <w:color w:val="000000"/>
              </w:rPr>
              <w:t>F8</w:t>
            </w:r>
            <w:r w:rsidRPr="009A2886">
              <w:rPr>
                <w:color w:val="000000"/>
              </w:rPr>
              <w:t xml:space="preserve"> </w:t>
            </w:r>
            <w:r>
              <w:rPr>
                <w:color w:val="000000"/>
              </w:rPr>
              <w:t>Genotype</w:t>
            </w:r>
          </w:p>
        </w:tc>
        <w:tc>
          <w:tcPr>
            <w:tcW w:w="2334" w:type="dxa"/>
            <w:tcBorders>
              <w:top w:val="double" w:sz="4" w:space="0" w:color="auto"/>
            </w:tcBorders>
            <w:vAlign w:val="center"/>
          </w:tcPr>
          <w:p w14:paraId="0FA38999"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All Annual</w:t>
            </w:r>
          </w:p>
        </w:tc>
        <w:tc>
          <w:tcPr>
            <w:tcW w:w="1532" w:type="dxa"/>
            <w:tcBorders>
              <w:top w:val="double" w:sz="4" w:space="0" w:color="auto"/>
              <w:right w:val="double" w:sz="4" w:space="0" w:color="auto"/>
            </w:tcBorders>
            <w:vAlign w:val="center"/>
          </w:tcPr>
          <w:p w14:paraId="0FE2751F"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474</w:t>
            </w:r>
          </w:p>
        </w:tc>
        <w:tc>
          <w:tcPr>
            <w:tcW w:w="2035" w:type="dxa"/>
            <w:tcBorders>
              <w:top w:val="double" w:sz="4" w:space="0" w:color="auto"/>
              <w:left w:val="double" w:sz="4" w:space="0" w:color="auto"/>
            </w:tcBorders>
            <w:vAlign w:val="center"/>
          </w:tcPr>
          <w:p w14:paraId="7DB3E520"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243 (51.3%)</w:t>
            </w:r>
          </w:p>
        </w:tc>
        <w:tc>
          <w:tcPr>
            <w:tcW w:w="2035" w:type="dxa"/>
            <w:gridSpan w:val="2"/>
            <w:tcBorders>
              <w:top w:val="double" w:sz="4" w:space="0" w:color="auto"/>
              <w:right w:val="double" w:sz="4" w:space="0" w:color="auto"/>
            </w:tcBorders>
            <w:vAlign w:val="center"/>
          </w:tcPr>
          <w:p w14:paraId="7969E5AC"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42 (17.3%)</w:t>
            </w:r>
          </w:p>
        </w:tc>
        <w:tc>
          <w:tcPr>
            <w:tcW w:w="2035" w:type="dxa"/>
            <w:tcBorders>
              <w:top w:val="double" w:sz="4" w:space="0" w:color="auto"/>
              <w:left w:val="double" w:sz="4" w:space="0" w:color="auto"/>
            </w:tcBorders>
            <w:vAlign w:val="center"/>
          </w:tcPr>
          <w:p w14:paraId="6E9CEACC"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231 (48.7%)</w:t>
            </w:r>
          </w:p>
        </w:tc>
        <w:tc>
          <w:tcPr>
            <w:tcW w:w="2036" w:type="dxa"/>
            <w:tcBorders>
              <w:top w:val="double" w:sz="4" w:space="0" w:color="auto"/>
            </w:tcBorders>
            <w:vAlign w:val="center"/>
          </w:tcPr>
          <w:p w14:paraId="14E882EE"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w:t>
            </w:r>
          </w:p>
        </w:tc>
      </w:tr>
      <w:tr w:rsidR="00C4747A" w:rsidRPr="009A2886" w14:paraId="03A62773" w14:textId="77777777" w:rsidTr="00102F65">
        <w:trPr>
          <w:trHeight w:val="283"/>
        </w:trPr>
        <w:tc>
          <w:tcPr>
            <w:cnfStyle w:val="001000000000" w:firstRow="0" w:lastRow="0" w:firstColumn="1" w:lastColumn="0" w:oddVBand="0" w:evenVBand="0" w:oddHBand="0" w:evenHBand="0" w:firstRowFirstColumn="0" w:firstRowLastColumn="0" w:lastRowFirstColumn="0" w:lastRowLastColumn="0"/>
            <w:tcW w:w="1645" w:type="dxa"/>
            <w:vMerge/>
            <w:vAlign w:val="center"/>
          </w:tcPr>
          <w:p w14:paraId="3DD2F8EC" w14:textId="77777777" w:rsidR="00C4747A" w:rsidRPr="009A2886" w:rsidRDefault="00C4747A" w:rsidP="00102F65">
            <w:pPr>
              <w:pStyle w:val="NoSpacing"/>
              <w:jc w:val="center"/>
            </w:pPr>
          </w:p>
        </w:tc>
        <w:tc>
          <w:tcPr>
            <w:tcW w:w="2334" w:type="dxa"/>
            <w:vAlign w:val="center"/>
          </w:tcPr>
          <w:p w14:paraId="61A45C02"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All Paired</w:t>
            </w:r>
          </w:p>
        </w:tc>
        <w:tc>
          <w:tcPr>
            <w:tcW w:w="1532" w:type="dxa"/>
            <w:tcBorders>
              <w:right w:val="double" w:sz="4" w:space="0" w:color="auto"/>
            </w:tcBorders>
            <w:vAlign w:val="center"/>
          </w:tcPr>
          <w:p w14:paraId="796AB69A"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474</w:t>
            </w:r>
          </w:p>
        </w:tc>
        <w:tc>
          <w:tcPr>
            <w:tcW w:w="2035" w:type="dxa"/>
            <w:tcBorders>
              <w:left w:val="double" w:sz="4" w:space="0" w:color="auto"/>
            </w:tcBorders>
            <w:vAlign w:val="center"/>
          </w:tcPr>
          <w:p w14:paraId="0DEC3825"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158 (33.3%)</w:t>
            </w:r>
          </w:p>
        </w:tc>
        <w:tc>
          <w:tcPr>
            <w:tcW w:w="2035" w:type="dxa"/>
            <w:gridSpan w:val="2"/>
            <w:tcBorders>
              <w:right w:val="double" w:sz="4" w:space="0" w:color="auto"/>
            </w:tcBorders>
            <w:vAlign w:val="center"/>
          </w:tcPr>
          <w:p w14:paraId="3A32A335"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42 (26.6%)</w:t>
            </w:r>
          </w:p>
        </w:tc>
        <w:tc>
          <w:tcPr>
            <w:tcW w:w="2035" w:type="dxa"/>
            <w:tcBorders>
              <w:left w:val="double" w:sz="4" w:space="0" w:color="auto"/>
            </w:tcBorders>
            <w:vAlign w:val="center"/>
          </w:tcPr>
          <w:p w14:paraId="43ABF1D5"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316 (66.7%)</w:t>
            </w:r>
          </w:p>
        </w:tc>
        <w:tc>
          <w:tcPr>
            <w:tcW w:w="2036" w:type="dxa"/>
            <w:vAlign w:val="center"/>
          </w:tcPr>
          <w:p w14:paraId="36696075"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w:t>
            </w:r>
          </w:p>
        </w:tc>
      </w:tr>
      <w:tr w:rsidR="00C4747A" w:rsidRPr="009A2886" w14:paraId="7E2CE63C" w14:textId="77777777" w:rsidTr="00102F6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45" w:type="dxa"/>
            <w:vMerge/>
            <w:vAlign w:val="center"/>
          </w:tcPr>
          <w:p w14:paraId="18440A12" w14:textId="77777777" w:rsidR="00C4747A" w:rsidRPr="009A2886" w:rsidRDefault="00C4747A" w:rsidP="00102F65">
            <w:pPr>
              <w:pStyle w:val="NoSpacing"/>
              <w:jc w:val="center"/>
            </w:pPr>
          </w:p>
        </w:tc>
        <w:tc>
          <w:tcPr>
            <w:tcW w:w="2334" w:type="dxa"/>
            <w:tcBorders>
              <w:bottom w:val="single" w:sz="18" w:space="0" w:color="auto"/>
            </w:tcBorders>
            <w:vAlign w:val="center"/>
          </w:tcPr>
          <w:p w14:paraId="05431D39"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 xml:space="preserve">All </w:t>
            </w:r>
            <w:r w:rsidRPr="009A2886">
              <w:t>≤</w:t>
            </w:r>
            <w:r w:rsidRPr="009A2886">
              <w:rPr>
                <w:color w:val="000000"/>
              </w:rPr>
              <w:t>42 days</w:t>
            </w:r>
          </w:p>
        </w:tc>
        <w:tc>
          <w:tcPr>
            <w:tcW w:w="1532" w:type="dxa"/>
            <w:tcBorders>
              <w:bottom w:val="single" w:sz="18" w:space="0" w:color="auto"/>
              <w:right w:val="double" w:sz="4" w:space="0" w:color="auto"/>
            </w:tcBorders>
            <w:vAlign w:val="center"/>
          </w:tcPr>
          <w:p w14:paraId="7AC4CE86"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474</w:t>
            </w:r>
          </w:p>
        </w:tc>
        <w:tc>
          <w:tcPr>
            <w:tcW w:w="2035" w:type="dxa"/>
            <w:tcBorders>
              <w:left w:val="double" w:sz="4" w:space="0" w:color="auto"/>
              <w:bottom w:val="single" w:sz="18" w:space="0" w:color="auto"/>
            </w:tcBorders>
            <w:vAlign w:val="center"/>
          </w:tcPr>
          <w:p w14:paraId="6B33DB12"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57 (12.0%)</w:t>
            </w:r>
          </w:p>
        </w:tc>
        <w:tc>
          <w:tcPr>
            <w:tcW w:w="2035" w:type="dxa"/>
            <w:gridSpan w:val="2"/>
            <w:tcBorders>
              <w:bottom w:val="single" w:sz="18" w:space="0" w:color="auto"/>
              <w:right w:val="double" w:sz="4" w:space="0" w:color="auto"/>
            </w:tcBorders>
            <w:vAlign w:val="center"/>
          </w:tcPr>
          <w:p w14:paraId="3F682D10"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21 (36.8%)</w:t>
            </w:r>
          </w:p>
        </w:tc>
        <w:tc>
          <w:tcPr>
            <w:tcW w:w="2035" w:type="dxa"/>
            <w:tcBorders>
              <w:left w:val="double" w:sz="4" w:space="0" w:color="auto"/>
              <w:bottom w:val="single" w:sz="18" w:space="0" w:color="auto"/>
            </w:tcBorders>
            <w:vAlign w:val="center"/>
          </w:tcPr>
          <w:p w14:paraId="1A958B77"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417 (88.0%)</w:t>
            </w:r>
          </w:p>
        </w:tc>
        <w:tc>
          <w:tcPr>
            <w:tcW w:w="2036" w:type="dxa"/>
            <w:tcBorders>
              <w:bottom w:val="single" w:sz="18" w:space="0" w:color="auto"/>
            </w:tcBorders>
            <w:vAlign w:val="center"/>
          </w:tcPr>
          <w:p w14:paraId="76142719"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75 (18.0%)</w:t>
            </w:r>
          </w:p>
        </w:tc>
      </w:tr>
      <w:tr w:rsidR="00C4747A" w:rsidRPr="009A2886" w14:paraId="1AE4A855" w14:textId="77777777" w:rsidTr="00102F65">
        <w:trPr>
          <w:trHeight w:val="283"/>
        </w:trPr>
        <w:tc>
          <w:tcPr>
            <w:cnfStyle w:val="001000000000" w:firstRow="0" w:lastRow="0" w:firstColumn="1" w:lastColumn="0" w:oddVBand="0" w:evenVBand="0" w:oddHBand="0" w:evenHBand="0" w:firstRowFirstColumn="0" w:firstRowLastColumn="0" w:lastRowFirstColumn="0" w:lastRowLastColumn="0"/>
            <w:tcW w:w="1645" w:type="dxa"/>
            <w:vMerge/>
            <w:vAlign w:val="center"/>
          </w:tcPr>
          <w:p w14:paraId="1B898B41" w14:textId="77777777" w:rsidR="00C4747A" w:rsidRPr="009A2886" w:rsidRDefault="00C4747A" w:rsidP="00102F65">
            <w:pPr>
              <w:pStyle w:val="NoSpacing"/>
              <w:jc w:val="center"/>
            </w:pPr>
          </w:p>
        </w:tc>
        <w:tc>
          <w:tcPr>
            <w:tcW w:w="2334" w:type="dxa"/>
            <w:tcBorders>
              <w:top w:val="single" w:sz="18" w:space="0" w:color="auto"/>
            </w:tcBorders>
            <w:vAlign w:val="center"/>
          </w:tcPr>
          <w:p w14:paraId="06AFEF0B"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Surgery Annual</w:t>
            </w:r>
          </w:p>
        </w:tc>
        <w:tc>
          <w:tcPr>
            <w:tcW w:w="1532" w:type="dxa"/>
            <w:tcBorders>
              <w:top w:val="single" w:sz="18" w:space="0" w:color="auto"/>
              <w:right w:val="double" w:sz="4" w:space="0" w:color="auto"/>
            </w:tcBorders>
            <w:vAlign w:val="center"/>
          </w:tcPr>
          <w:p w14:paraId="267235D7"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175</w:t>
            </w:r>
          </w:p>
        </w:tc>
        <w:tc>
          <w:tcPr>
            <w:tcW w:w="2035" w:type="dxa"/>
            <w:tcBorders>
              <w:top w:val="single" w:sz="18" w:space="0" w:color="auto"/>
              <w:left w:val="double" w:sz="4" w:space="0" w:color="auto"/>
            </w:tcBorders>
            <w:vAlign w:val="center"/>
          </w:tcPr>
          <w:p w14:paraId="06883F78"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71 (40.6%)</w:t>
            </w:r>
          </w:p>
        </w:tc>
        <w:tc>
          <w:tcPr>
            <w:tcW w:w="2035" w:type="dxa"/>
            <w:gridSpan w:val="2"/>
            <w:tcBorders>
              <w:top w:val="single" w:sz="18" w:space="0" w:color="auto"/>
              <w:right w:val="double" w:sz="4" w:space="0" w:color="auto"/>
            </w:tcBorders>
            <w:vAlign w:val="center"/>
          </w:tcPr>
          <w:p w14:paraId="33F78136"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14 (19.7%)</w:t>
            </w:r>
          </w:p>
        </w:tc>
        <w:tc>
          <w:tcPr>
            <w:tcW w:w="2035" w:type="dxa"/>
            <w:tcBorders>
              <w:top w:val="single" w:sz="18" w:space="0" w:color="auto"/>
              <w:left w:val="double" w:sz="4" w:space="0" w:color="auto"/>
            </w:tcBorders>
            <w:vAlign w:val="center"/>
          </w:tcPr>
          <w:p w14:paraId="3924CB4F"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104 (59.4%)</w:t>
            </w:r>
          </w:p>
        </w:tc>
        <w:tc>
          <w:tcPr>
            <w:tcW w:w="2036" w:type="dxa"/>
            <w:tcBorders>
              <w:top w:val="single" w:sz="18" w:space="0" w:color="auto"/>
            </w:tcBorders>
            <w:vAlign w:val="center"/>
          </w:tcPr>
          <w:p w14:paraId="5398759B"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w:t>
            </w:r>
          </w:p>
        </w:tc>
      </w:tr>
      <w:tr w:rsidR="00C4747A" w:rsidRPr="009A2886" w14:paraId="743B66E2" w14:textId="77777777" w:rsidTr="00102F6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45" w:type="dxa"/>
            <w:vMerge/>
            <w:vAlign w:val="center"/>
          </w:tcPr>
          <w:p w14:paraId="511A835E" w14:textId="77777777" w:rsidR="00C4747A" w:rsidRPr="009A2886" w:rsidRDefault="00C4747A" w:rsidP="00102F65">
            <w:pPr>
              <w:pStyle w:val="NoSpacing"/>
              <w:jc w:val="center"/>
            </w:pPr>
          </w:p>
        </w:tc>
        <w:tc>
          <w:tcPr>
            <w:tcW w:w="2334" w:type="dxa"/>
            <w:vAlign w:val="center"/>
          </w:tcPr>
          <w:p w14:paraId="012E99B9"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Surgery Paired</w:t>
            </w:r>
          </w:p>
        </w:tc>
        <w:tc>
          <w:tcPr>
            <w:tcW w:w="1532" w:type="dxa"/>
            <w:tcBorders>
              <w:right w:val="double" w:sz="4" w:space="0" w:color="auto"/>
            </w:tcBorders>
            <w:vAlign w:val="center"/>
          </w:tcPr>
          <w:p w14:paraId="73CC093F"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175</w:t>
            </w:r>
          </w:p>
        </w:tc>
        <w:tc>
          <w:tcPr>
            <w:tcW w:w="2035" w:type="dxa"/>
            <w:tcBorders>
              <w:left w:val="double" w:sz="4" w:space="0" w:color="auto"/>
            </w:tcBorders>
            <w:vAlign w:val="center"/>
          </w:tcPr>
          <w:p w14:paraId="758BBB2F"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48 (27.4%)</w:t>
            </w:r>
          </w:p>
        </w:tc>
        <w:tc>
          <w:tcPr>
            <w:tcW w:w="2035" w:type="dxa"/>
            <w:gridSpan w:val="2"/>
            <w:tcBorders>
              <w:right w:val="double" w:sz="4" w:space="0" w:color="auto"/>
            </w:tcBorders>
            <w:vAlign w:val="center"/>
          </w:tcPr>
          <w:p w14:paraId="0C98E4DA"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14 (29.2%)</w:t>
            </w:r>
          </w:p>
        </w:tc>
        <w:tc>
          <w:tcPr>
            <w:tcW w:w="2035" w:type="dxa"/>
            <w:tcBorders>
              <w:left w:val="double" w:sz="4" w:space="0" w:color="auto"/>
            </w:tcBorders>
            <w:vAlign w:val="center"/>
          </w:tcPr>
          <w:p w14:paraId="60902C86"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127 (72.6%)</w:t>
            </w:r>
          </w:p>
        </w:tc>
        <w:tc>
          <w:tcPr>
            <w:tcW w:w="2036" w:type="dxa"/>
            <w:vAlign w:val="center"/>
          </w:tcPr>
          <w:p w14:paraId="16090CC4"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w:t>
            </w:r>
          </w:p>
        </w:tc>
      </w:tr>
      <w:tr w:rsidR="00C4747A" w:rsidRPr="009A2886" w14:paraId="49B85530" w14:textId="77777777" w:rsidTr="00102F65">
        <w:trPr>
          <w:trHeight w:val="283"/>
        </w:trPr>
        <w:tc>
          <w:tcPr>
            <w:cnfStyle w:val="001000000000" w:firstRow="0" w:lastRow="0" w:firstColumn="1" w:lastColumn="0" w:oddVBand="0" w:evenVBand="0" w:oddHBand="0" w:evenHBand="0" w:firstRowFirstColumn="0" w:firstRowLastColumn="0" w:lastRowFirstColumn="0" w:lastRowLastColumn="0"/>
            <w:tcW w:w="1645" w:type="dxa"/>
            <w:vMerge/>
            <w:vAlign w:val="center"/>
          </w:tcPr>
          <w:p w14:paraId="25E6E856" w14:textId="77777777" w:rsidR="00C4747A" w:rsidRPr="009A2886" w:rsidRDefault="00C4747A" w:rsidP="00102F65">
            <w:pPr>
              <w:pStyle w:val="NoSpacing"/>
              <w:jc w:val="center"/>
            </w:pPr>
          </w:p>
        </w:tc>
        <w:tc>
          <w:tcPr>
            <w:tcW w:w="2334" w:type="dxa"/>
            <w:tcBorders>
              <w:bottom w:val="single" w:sz="18" w:space="0" w:color="auto"/>
            </w:tcBorders>
            <w:vAlign w:val="center"/>
          </w:tcPr>
          <w:p w14:paraId="266BE504"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 xml:space="preserve">Surgery </w:t>
            </w:r>
            <w:r w:rsidRPr="009A2886">
              <w:t>≤</w:t>
            </w:r>
            <w:r w:rsidRPr="009A2886">
              <w:rPr>
                <w:color w:val="000000"/>
              </w:rPr>
              <w:t>42 days</w:t>
            </w:r>
          </w:p>
        </w:tc>
        <w:tc>
          <w:tcPr>
            <w:tcW w:w="1532" w:type="dxa"/>
            <w:tcBorders>
              <w:bottom w:val="single" w:sz="18" w:space="0" w:color="auto"/>
              <w:right w:val="double" w:sz="4" w:space="0" w:color="auto"/>
            </w:tcBorders>
            <w:vAlign w:val="center"/>
          </w:tcPr>
          <w:p w14:paraId="143D7FA8"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175</w:t>
            </w:r>
          </w:p>
        </w:tc>
        <w:tc>
          <w:tcPr>
            <w:tcW w:w="2035" w:type="dxa"/>
            <w:tcBorders>
              <w:left w:val="double" w:sz="4" w:space="0" w:color="auto"/>
              <w:bottom w:val="single" w:sz="18" w:space="0" w:color="auto"/>
            </w:tcBorders>
            <w:vAlign w:val="center"/>
          </w:tcPr>
          <w:p w14:paraId="16570229"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17 (9.7%)</w:t>
            </w:r>
          </w:p>
        </w:tc>
        <w:tc>
          <w:tcPr>
            <w:tcW w:w="2035" w:type="dxa"/>
            <w:gridSpan w:val="2"/>
            <w:tcBorders>
              <w:bottom w:val="single" w:sz="18" w:space="0" w:color="auto"/>
              <w:right w:val="double" w:sz="4" w:space="0" w:color="auto"/>
            </w:tcBorders>
            <w:vAlign w:val="center"/>
          </w:tcPr>
          <w:p w14:paraId="22FAA63A"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7 (41.2%)</w:t>
            </w:r>
          </w:p>
        </w:tc>
        <w:tc>
          <w:tcPr>
            <w:tcW w:w="2035" w:type="dxa"/>
            <w:tcBorders>
              <w:left w:val="double" w:sz="4" w:space="0" w:color="auto"/>
              <w:bottom w:val="single" w:sz="18" w:space="0" w:color="auto"/>
            </w:tcBorders>
            <w:vAlign w:val="center"/>
          </w:tcPr>
          <w:p w14:paraId="04C7D5EB"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158 (90.3%)</w:t>
            </w:r>
          </w:p>
        </w:tc>
        <w:tc>
          <w:tcPr>
            <w:tcW w:w="2036" w:type="dxa"/>
            <w:tcBorders>
              <w:bottom w:val="single" w:sz="18" w:space="0" w:color="auto"/>
            </w:tcBorders>
            <w:vAlign w:val="center"/>
          </w:tcPr>
          <w:p w14:paraId="0166397E"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22 (13.9%)</w:t>
            </w:r>
          </w:p>
        </w:tc>
      </w:tr>
      <w:tr w:rsidR="00C4747A" w:rsidRPr="009A2886" w14:paraId="4E395CCA" w14:textId="77777777" w:rsidTr="00102F6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45" w:type="dxa"/>
            <w:vMerge/>
            <w:vAlign w:val="center"/>
          </w:tcPr>
          <w:p w14:paraId="3FA8F80B" w14:textId="77777777" w:rsidR="00C4747A" w:rsidRPr="009A2886" w:rsidRDefault="00C4747A" w:rsidP="00102F65">
            <w:pPr>
              <w:pStyle w:val="NoSpacing"/>
              <w:jc w:val="center"/>
            </w:pPr>
          </w:p>
        </w:tc>
        <w:tc>
          <w:tcPr>
            <w:tcW w:w="2334" w:type="dxa"/>
            <w:tcBorders>
              <w:top w:val="single" w:sz="18" w:space="0" w:color="auto"/>
            </w:tcBorders>
            <w:vAlign w:val="center"/>
          </w:tcPr>
          <w:p w14:paraId="504088A0"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5ED Bleed Annual</w:t>
            </w:r>
          </w:p>
        </w:tc>
        <w:tc>
          <w:tcPr>
            <w:tcW w:w="1532" w:type="dxa"/>
            <w:tcBorders>
              <w:top w:val="single" w:sz="18" w:space="0" w:color="auto"/>
              <w:right w:val="double" w:sz="4" w:space="0" w:color="auto"/>
            </w:tcBorders>
            <w:vAlign w:val="center"/>
          </w:tcPr>
          <w:p w14:paraId="56C638AB"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52</w:t>
            </w:r>
          </w:p>
        </w:tc>
        <w:tc>
          <w:tcPr>
            <w:tcW w:w="2035" w:type="dxa"/>
            <w:tcBorders>
              <w:top w:val="single" w:sz="18" w:space="0" w:color="auto"/>
              <w:left w:val="double" w:sz="4" w:space="0" w:color="auto"/>
            </w:tcBorders>
            <w:vAlign w:val="center"/>
          </w:tcPr>
          <w:p w14:paraId="0D78CA19"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28 (53.8%)</w:t>
            </w:r>
          </w:p>
        </w:tc>
        <w:tc>
          <w:tcPr>
            <w:tcW w:w="2035" w:type="dxa"/>
            <w:gridSpan w:val="2"/>
            <w:tcBorders>
              <w:top w:val="single" w:sz="18" w:space="0" w:color="auto"/>
              <w:right w:val="double" w:sz="4" w:space="0" w:color="auto"/>
            </w:tcBorders>
            <w:vAlign w:val="center"/>
          </w:tcPr>
          <w:p w14:paraId="6DEDC99E"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2 (7.1%)</w:t>
            </w:r>
          </w:p>
        </w:tc>
        <w:tc>
          <w:tcPr>
            <w:tcW w:w="2035" w:type="dxa"/>
            <w:tcBorders>
              <w:top w:val="single" w:sz="18" w:space="0" w:color="auto"/>
              <w:left w:val="double" w:sz="4" w:space="0" w:color="auto"/>
            </w:tcBorders>
            <w:vAlign w:val="center"/>
          </w:tcPr>
          <w:p w14:paraId="565C9680"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24 (46.2%)</w:t>
            </w:r>
          </w:p>
        </w:tc>
        <w:tc>
          <w:tcPr>
            <w:tcW w:w="2036" w:type="dxa"/>
            <w:tcBorders>
              <w:top w:val="single" w:sz="18" w:space="0" w:color="auto"/>
            </w:tcBorders>
            <w:vAlign w:val="center"/>
          </w:tcPr>
          <w:p w14:paraId="3906A01D"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w:t>
            </w:r>
          </w:p>
        </w:tc>
      </w:tr>
      <w:tr w:rsidR="00C4747A" w:rsidRPr="009A2886" w14:paraId="7B6958B2" w14:textId="77777777" w:rsidTr="00102F65">
        <w:trPr>
          <w:trHeight w:val="283"/>
        </w:trPr>
        <w:tc>
          <w:tcPr>
            <w:cnfStyle w:val="001000000000" w:firstRow="0" w:lastRow="0" w:firstColumn="1" w:lastColumn="0" w:oddVBand="0" w:evenVBand="0" w:oddHBand="0" w:evenHBand="0" w:firstRowFirstColumn="0" w:firstRowLastColumn="0" w:lastRowFirstColumn="0" w:lastRowLastColumn="0"/>
            <w:tcW w:w="1645" w:type="dxa"/>
            <w:vMerge/>
            <w:vAlign w:val="center"/>
          </w:tcPr>
          <w:p w14:paraId="09A98C93" w14:textId="77777777" w:rsidR="00C4747A" w:rsidRPr="009A2886" w:rsidRDefault="00C4747A" w:rsidP="00102F65">
            <w:pPr>
              <w:pStyle w:val="NoSpacing"/>
              <w:jc w:val="center"/>
            </w:pPr>
          </w:p>
        </w:tc>
        <w:tc>
          <w:tcPr>
            <w:tcW w:w="2334" w:type="dxa"/>
            <w:vAlign w:val="center"/>
          </w:tcPr>
          <w:p w14:paraId="4882990D"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5ED Bleed Paired</w:t>
            </w:r>
          </w:p>
        </w:tc>
        <w:tc>
          <w:tcPr>
            <w:tcW w:w="1532" w:type="dxa"/>
            <w:tcBorders>
              <w:right w:val="double" w:sz="4" w:space="0" w:color="auto"/>
            </w:tcBorders>
            <w:vAlign w:val="center"/>
          </w:tcPr>
          <w:p w14:paraId="553663A9"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52</w:t>
            </w:r>
          </w:p>
        </w:tc>
        <w:tc>
          <w:tcPr>
            <w:tcW w:w="2035" w:type="dxa"/>
            <w:tcBorders>
              <w:left w:val="double" w:sz="4" w:space="0" w:color="auto"/>
            </w:tcBorders>
            <w:vAlign w:val="center"/>
          </w:tcPr>
          <w:p w14:paraId="229A1F5E"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21 (40.4%)</w:t>
            </w:r>
          </w:p>
        </w:tc>
        <w:tc>
          <w:tcPr>
            <w:tcW w:w="2035" w:type="dxa"/>
            <w:gridSpan w:val="2"/>
            <w:tcBorders>
              <w:right w:val="double" w:sz="4" w:space="0" w:color="auto"/>
            </w:tcBorders>
            <w:vAlign w:val="center"/>
          </w:tcPr>
          <w:p w14:paraId="0DB20BE1"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2 (9.5%)</w:t>
            </w:r>
          </w:p>
        </w:tc>
        <w:tc>
          <w:tcPr>
            <w:tcW w:w="2035" w:type="dxa"/>
            <w:tcBorders>
              <w:left w:val="double" w:sz="4" w:space="0" w:color="auto"/>
            </w:tcBorders>
            <w:vAlign w:val="center"/>
          </w:tcPr>
          <w:p w14:paraId="027E6918"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31 (59.6%)</w:t>
            </w:r>
          </w:p>
        </w:tc>
        <w:tc>
          <w:tcPr>
            <w:tcW w:w="2036" w:type="dxa"/>
            <w:vAlign w:val="center"/>
          </w:tcPr>
          <w:p w14:paraId="46927398"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w:t>
            </w:r>
          </w:p>
        </w:tc>
      </w:tr>
      <w:tr w:rsidR="00C4747A" w:rsidRPr="009A2886" w14:paraId="7AC138B1" w14:textId="77777777" w:rsidTr="00102F6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45" w:type="dxa"/>
            <w:vMerge/>
            <w:tcBorders>
              <w:bottom w:val="double" w:sz="4" w:space="0" w:color="auto"/>
            </w:tcBorders>
            <w:vAlign w:val="center"/>
          </w:tcPr>
          <w:p w14:paraId="137CAAA4" w14:textId="77777777" w:rsidR="00C4747A" w:rsidRPr="009A2886" w:rsidRDefault="00C4747A" w:rsidP="00102F65">
            <w:pPr>
              <w:pStyle w:val="NoSpacing"/>
              <w:jc w:val="center"/>
            </w:pPr>
          </w:p>
        </w:tc>
        <w:tc>
          <w:tcPr>
            <w:tcW w:w="2334" w:type="dxa"/>
            <w:tcBorders>
              <w:bottom w:val="double" w:sz="4" w:space="0" w:color="auto"/>
            </w:tcBorders>
            <w:vAlign w:val="center"/>
          </w:tcPr>
          <w:p w14:paraId="30AB005D"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 xml:space="preserve">≥5ED Bleed </w:t>
            </w:r>
            <w:r w:rsidRPr="009A2886">
              <w:t>≤</w:t>
            </w:r>
            <w:r w:rsidRPr="009A2886">
              <w:rPr>
                <w:color w:val="000000"/>
              </w:rPr>
              <w:t>42 days</w:t>
            </w:r>
          </w:p>
        </w:tc>
        <w:tc>
          <w:tcPr>
            <w:tcW w:w="1532" w:type="dxa"/>
            <w:tcBorders>
              <w:bottom w:val="double" w:sz="4" w:space="0" w:color="auto"/>
              <w:right w:val="double" w:sz="4" w:space="0" w:color="auto"/>
            </w:tcBorders>
            <w:vAlign w:val="center"/>
          </w:tcPr>
          <w:p w14:paraId="2B39BEC3"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52</w:t>
            </w:r>
          </w:p>
        </w:tc>
        <w:tc>
          <w:tcPr>
            <w:tcW w:w="2035" w:type="dxa"/>
            <w:tcBorders>
              <w:left w:val="double" w:sz="4" w:space="0" w:color="auto"/>
              <w:bottom w:val="double" w:sz="4" w:space="0" w:color="auto"/>
            </w:tcBorders>
            <w:vAlign w:val="center"/>
          </w:tcPr>
          <w:p w14:paraId="6158038C"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11 (21.2%)</w:t>
            </w:r>
          </w:p>
        </w:tc>
        <w:tc>
          <w:tcPr>
            <w:tcW w:w="2035" w:type="dxa"/>
            <w:gridSpan w:val="2"/>
            <w:tcBorders>
              <w:bottom w:val="double" w:sz="4" w:space="0" w:color="auto"/>
              <w:right w:val="double" w:sz="4" w:space="0" w:color="auto"/>
            </w:tcBorders>
            <w:vAlign w:val="center"/>
          </w:tcPr>
          <w:p w14:paraId="088D015B"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2 (18.2%)</w:t>
            </w:r>
          </w:p>
        </w:tc>
        <w:tc>
          <w:tcPr>
            <w:tcW w:w="2035" w:type="dxa"/>
            <w:tcBorders>
              <w:left w:val="double" w:sz="4" w:space="0" w:color="auto"/>
              <w:bottom w:val="double" w:sz="4" w:space="0" w:color="auto"/>
            </w:tcBorders>
            <w:vAlign w:val="center"/>
          </w:tcPr>
          <w:p w14:paraId="2479BE53"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41 (78.8%)</w:t>
            </w:r>
          </w:p>
        </w:tc>
        <w:tc>
          <w:tcPr>
            <w:tcW w:w="2036" w:type="dxa"/>
            <w:tcBorders>
              <w:bottom w:val="double" w:sz="4" w:space="0" w:color="auto"/>
            </w:tcBorders>
            <w:vAlign w:val="center"/>
          </w:tcPr>
          <w:p w14:paraId="6D874DD1"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13 (31.7%)</w:t>
            </w:r>
          </w:p>
        </w:tc>
      </w:tr>
      <w:tr w:rsidR="00C4747A" w:rsidRPr="009A2886" w14:paraId="36A3C732" w14:textId="77777777" w:rsidTr="00102F65">
        <w:trPr>
          <w:trHeight w:val="283"/>
        </w:trPr>
        <w:tc>
          <w:tcPr>
            <w:cnfStyle w:val="001000000000" w:firstRow="0" w:lastRow="0" w:firstColumn="1" w:lastColumn="0" w:oddVBand="0" w:evenVBand="0" w:oddHBand="0" w:evenHBand="0" w:firstRowFirstColumn="0" w:firstRowLastColumn="0" w:lastRowFirstColumn="0" w:lastRowLastColumn="0"/>
            <w:tcW w:w="1645" w:type="dxa"/>
            <w:vMerge w:val="restart"/>
            <w:tcBorders>
              <w:top w:val="double" w:sz="4" w:space="0" w:color="auto"/>
            </w:tcBorders>
            <w:vAlign w:val="center"/>
          </w:tcPr>
          <w:p w14:paraId="61A8E28C" w14:textId="77777777" w:rsidR="00C4747A" w:rsidRPr="009A2886" w:rsidRDefault="00C4747A" w:rsidP="00102F65">
            <w:pPr>
              <w:pStyle w:val="NoSpacing"/>
              <w:jc w:val="center"/>
            </w:pPr>
            <w:r w:rsidRPr="009A2886">
              <w:rPr>
                <w:color w:val="000000"/>
              </w:rPr>
              <w:t>All Episodes</w:t>
            </w:r>
          </w:p>
        </w:tc>
        <w:tc>
          <w:tcPr>
            <w:tcW w:w="2334" w:type="dxa"/>
            <w:tcBorders>
              <w:top w:val="double" w:sz="4" w:space="0" w:color="auto"/>
            </w:tcBorders>
            <w:vAlign w:val="center"/>
          </w:tcPr>
          <w:p w14:paraId="270805A1"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Annual</w:t>
            </w:r>
          </w:p>
        </w:tc>
        <w:tc>
          <w:tcPr>
            <w:tcW w:w="1532" w:type="dxa"/>
            <w:tcBorders>
              <w:top w:val="double" w:sz="4" w:space="0" w:color="auto"/>
              <w:right w:val="double" w:sz="4" w:space="0" w:color="auto"/>
            </w:tcBorders>
            <w:vAlign w:val="center"/>
          </w:tcPr>
          <w:p w14:paraId="79CCB31F"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562</w:t>
            </w:r>
          </w:p>
        </w:tc>
        <w:tc>
          <w:tcPr>
            <w:tcW w:w="2035" w:type="dxa"/>
            <w:tcBorders>
              <w:top w:val="double" w:sz="4" w:space="0" w:color="auto"/>
              <w:left w:val="double" w:sz="4" w:space="0" w:color="auto"/>
            </w:tcBorders>
            <w:vAlign w:val="center"/>
          </w:tcPr>
          <w:p w14:paraId="3D00B0F6"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285 (50.7%)</w:t>
            </w:r>
          </w:p>
        </w:tc>
        <w:tc>
          <w:tcPr>
            <w:tcW w:w="2035" w:type="dxa"/>
            <w:gridSpan w:val="2"/>
            <w:tcBorders>
              <w:top w:val="double" w:sz="4" w:space="0" w:color="auto"/>
              <w:right w:val="double" w:sz="4" w:space="0" w:color="auto"/>
            </w:tcBorders>
            <w:vAlign w:val="center"/>
          </w:tcPr>
          <w:p w14:paraId="5E919B37"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51 (17.9%)</w:t>
            </w:r>
          </w:p>
        </w:tc>
        <w:tc>
          <w:tcPr>
            <w:tcW w:w="2035" w:type="dxa"/>
            <w:tcBorders>
              <w:top w:val="double" w:sz="4" w:space="0" w:color="auto"/>
              <w:left w:val="double" w:sz="4" w:space="0" w:color="auto"/>
            </w:tcBorders>
            <w:vAlign w:val="center"/>
          </w:tcPr>
          <w:p w14:paraId="12FC829F"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277 (49.3%)</w:t>
            </w:r>
          </w:p>
        </w:tc>
        <w:tc>
          <w:tcPr>
            <w:tcW w:w="2036" w:type="dxa"/>
            <w:tcBorders>
              <w:top w:val="double" w:sz="4" w:space="0" w:color="auto"/>
            </w:tcBorders>
            <w:vAlign w:val="center"/>
          </w:tcPr>
          <w:p w14:paraId="7C2BC7FA"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w:t>
            </w:r>
          </w:p>
        </w:tc>
      </w:tr>
      <w:tr w:rsidR="00C4747A" w:rsidRPr="009A2886" w14:paraId="35DCCA40" w14:textId="77777777" w:rsidTr="00102F6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45" w:type="dxa"/>
            <w:vMerge/>
          </w:tcPr>
          <w:p w14:paraId="441D88EE" w14:textId="77777777" w:rsidR="00C4747A" w:rsidRPr="009A2886" w:rsidRDefault="00C4747A" w:rsidP="00102F65">
            <w:pPr>
              <w:pStyle w:val="NoSpacing"/>
            </w:pPr>
          </w:p>
        </w:tc>
        <w:tc>
          <w:tcPr>
            <w:tcW w:w="2334" w:type="dxa"/>
            <w:vAlign w:val="center"/>
          </w:tcPr>
          <w:p w14:paraId="3C1ADC0B"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Paired</w:t>
            </w:r>
          </w:p>
        </w:tc>
        <w:tc>
          <w:tcPr>
            <w:tcW w:w="1532" w:type="dxa"/>
            <w:tcBorders>
              <w:right w:val="double" w:sz="4" w:space="0" w:color="auto"/>
            </w:tcBorders>
            <w:vAlign w:val="center"/>
          </w:tcPr>
          <w:p w14:paraId="6D7853B5"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562</w:t>
            </w:r>
          </w:p>
        </w:tc>
        <w:tc>
          <w:tcPr>
            <w:tcW w:w="2035" w:type="dxa"/>
            <w:tcBorders>
              <w:left w:val="double" w:sz="4" w:space="0" w:color="auto"/>
            </w:tcBorders>
            <w:vAlign w:val="center"/>
          </w:tcPr>
          <w:p w14:paraId="3C302C0F"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187 (33.3%)</w:t>
            </w:r>
          </w:p>
        </w:tc>
        <w:tc>
          <w:tcPr>
            <w:tcW w:w="2035" w:type="dxa"/>
            <w:gridSpan w:val="2"/>
            <w:tcBorders>
              <w:right w:val="double" w:sz="4" w:space="0" w:color="auto"/>
            </w:tcBorders>
            <w:vAlign w:val="center"/>
          </w:tcPr>
          <w:p w14:paraId="1F17051B"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51 (27.3%)</w:t>
            </w:r>
          </w:p>
        </w:tc>
        <w:tc>
          <w:tcPr>
            <w:tcW w:w="2035" w:type="dxa"/>
            <w:tcBorders>
              <w:left w:val="double" w:sz="4" w:space="0" w:color="auto"/>
            </w:tcBorders>
            <w:vAlign w:val="center"/>
          </w:tcPr>
          <w:p w14:paraId="512BA57D"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375 (66.7%)</w:t>
            </w:r>
          </w:p>
        </w:tc>
        <w:tc>
          <w:tcPr>
            <w:tcW w:w="2036" w:type="dxa"/>
            <w:vAlign w:val="center"/>
          </w:tcPr>
          <w:p w14:paraId="12788D98" w14:textId="77777777" w:rsidR="00C4747A" w:rsidRPr="009A2886" w:rsidRDefault="00C4747A" w:rsidP="00102F65">
            <w:pPr>
              <w:pStyle w:val="NoSpacing"/>
              <w:jc w:val="center"/>
              <w:cnfStyle w:val="000000100000" w:firstRow="0" w:lastRow="0" w:firstColumn="0" w:lastColumn="0" w:oddVBand="0" w:evenVBand="0" w:oddHBand="1" w:evenHBand="0" w:firstRowFirstColumn="0" w:firstRowLastColumn="0" w:lastRowFirstColumn="0" w:lastRowLastColumn="0"/>
              <w:rPr>
                <w:b/>
              </w:rPr>
            </w:pPr>
            <w:r w:rsidRPr="009A2886">
              <w:rPr>
                <w:color w:val="000000"/>
              </w:rPr>
              <w:t>-</w:t>
            </w:r>
          </w:p>
        </w:tc>
      </w:tr>
      <w:tr w:rsidR="00C4747A" w:rsidRPr="009A2886" w14:paraId="425EAE54" w14:textId="77777777" w:rsidTr="00102F65">
        <w:trPr>
          <w:trHeight w:val="283"/>
        </w:trPr>
        <w:tc>
          <w:tcPr>
            <w:cnfStyle w:val="001000000000" w:firstRow="0" w:lastRow="0" w:firstColumn="1" w:lastColumn="0" w:oddVBand="0" w:evenVBand="0" w:oddHBand="0" w:evenHBand="0" w:firstRowFirstColumn="0" w:firstRowLastColumn="0" w:lastRowFirstColumn="0" w:lastRowLastColumn="0"/>
            <w:tcW w:w="1645" w:type="dxa"/>
            <w:vMerge/>
          </w:tcPr>
          <w:p w14:paraId="7247BE68" w14:textId="77777777" w:rsidR="00C4747A" w:rsidRPr="009A2886" w:rsidRDefault="00C4747A" w:rsidP="00102F65">
            <w:pPr>
              <w:pStyle w:val="NoSpacing"/>
            </w:pPr>
          </w:p>
        </w:tc>
        <w:tc>
          <w:tcPr>
            <w:tcW w:w="2334" w:type="dxa"/>
            <w:vAlign w:val="center"/>
          </w:tcPr>
          <w:p w14:paraId="45608EB9"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t>≤</w:t>
            </w:r>
            <w:r w:rsidRPr="009A2886">
              <w:rPr>
                <w:color w:val="000000"/>
              </w:rPr>
              <w:t>42 days</w:t>
            </w:r>
          </w:p>
        </w:tc>
        <w:tc>
          <w:tcPr>
            <w:tcW w:w="1532" w:type="dxa"/>
            <w:tcBorders>
              <w:right w:val="double" w:sz="4" w:space="0" w:color="auto"/>
            </w:tcBorders>
            <w:vAlign w:val="center"/>
          </w:tcPr>
          <w:p w14:paraId="24501B43"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562</w:t>
            </w:r>
          </w:p>
        </w:tc>
        <w:tc>
          <w:tcPr>
            <w:tcW w:w="2035" w:type="dxa"/>
            <w:tcBorders>
              <w:left w:val="double" w:sz="4" w:space="0" w:color="auto"/>
            </w:tcBorders>
            <w:vAlign w:val="center"/>
          </w:tcPr>
          <w:p w14:paraId="30329AD4"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69 (12.3%)</w:t>
            </w:r>
          </w:p>
        </w:tc>
        <w:tc>
          <w:tcPr>
            <w:tcW w:w="2035" w:type="dxa"/>
            <w:gridSpan w:val="2"/>
            <w:tcBorders>
              <w:right w:val="double" w:sz="4" w:space="0" w:color="auto"/>
            </w:tcBorders>
            <w:vAlign w:val="center"/>
          </w:tcPr>
          <w:p w14:paraId="206A876A"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23 (33.3%)</w:t>
            </w:r>
          </w:p>
        </w:tc>
        <w:tc>
          <w:tcPr>
            <w:tcW w:w="2035" w:type="dxa"/>
            <w:tcBorders>
              <w:left w:val="double" w:sz="4" w:space="0" w:color="auto"/>
            </w:tcBorders>
            <w:vAlign w:val="center"/>
          </w:tcPr>
          <w:p w14:paraId="31D9C387"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493 (87.7%)</w:t>
            </w:r>
          </w:p>
        </w:tc>
        <w:tc>
          <w:tcPr>
            <w:tcW w:w="2036" w:type="dxa"/>
            <w:vAlign w:val="center"/>
          </w:tcPr>
          <w:p w14:paraId="0A2ED99A" w14:textId="77777777" w:rsidR="00C4747A" w:rsidRPr="009A2886" w:rsidRDefault="00C4747A" w:rsidP="00102F65">
            <w:pPr>
              <w:pStyle w:val="NoSpacing"/>
              <w:jc w:val="center"/>
              <w:cnfStyle w:val="000000000000" w:firstRow="0" w:lastRow="0" w:firstColumn="0" w:lastColumn="0" w:oddVBand="0" w:evenVBand="0" w:oddHBand="0" w:evenHBand="0" w:firstRowFirstColumn="0" w:firstRowLastColumn="0" w:lastRowFirstColumn="0" w:lastRowLastColumn="0"/>
              <w:rPr>
                <w:b/>
              </w:rPr>
            </w:pPr>
            <w:r w:rsidRPr="009A2886">
              <w:rPr>
                <w:color w:val="000000"/>
              </w:rPr>
              <w:t>90 (18.3%)</w:t>
            </w:r>
          </w:p>
        </w:tc>
      </w:tr>
    </w:tbl>
    <w:p w14:paraId="4552ADFF" w14:textId="77777777" w:rsidR="00C4747A" w:rsidRPr="00C439D3" w:rsidRDefault="00C4747A" w:rsidP="00C4747A">
      <w:pPr>
        <w:rPr>
          <w:b/>
        </w:rPr>
      </w:pPr>
      <w:r>
        <w:rPr>
          <w:b/>
        </w:rPr>
        <w:t>Supplementary Table 1</w:t>
      </w:r>
      <w:r w:rsidRPr="00A71D85">
        <w:rPr>
          <w:b/>
        </w:rPr>
        <w:t xml:space="preserve">: Frequency of inhibitor screening in non-severe haemophilia A. </w:t>
      </w:r>
      <w:r>
        <w:rPr>
          <w:b/>
        </w:rPr>
        <w:t xml:space="preserve">Treatment Episode </w:t>
      </w:r>
      <w:r w:rsidRPr="00C439D3">
        <w:rPr>
          <w:b/>
        </w:rPr>
        <w:t>≤</w:t>
      </w:r>
      <w:r w:rsidRPr="00A71D85">
        <w:rPr>
          <w:b/>
        </w:rPr>
        <w:t>42 days=</w:t>
      </w:r>
      <w:r>
        <w:rPr>
          <w:b/>
        </w:rPr>
        <w:t>Frequency of episodes in which there was another treatment with a FVIII concentrate</w:t>
      </w:r>
      <w:r w:rsidRPr="00C439D3">
        <w:rPr>
          <w:b/>
        </w:rPr>
        <w:t xml:space="preserve"> </w:t>
      </w:r>
      <w:r>
        <w:rPr>
          <w:b/>
        </w:rPr>
        <w:t xml:space="preserve">in </w:t>
      </w:r>
      <w:r w:rsidRPr="00C439D3">
        <w:rPr>
          <w:b/>
        </w:rPr>
        <w:t>≤</w:t>
      </w:r>
      <w:r>
        <w:rPr>
          <w:b/>
        </w:rPr>
        <w:t xml:space="preserve">42 days and where a paired inhibitor test was not performed within </w:t>
      </w:r>
      <w:r w:rsidRPr="00C439D3">
        <w:rPr>
          <w:b/>
        </w:rPr>
        <w:t>≤</w:t>
      </w:r>
      <w:r>
        <w:rPr>
          <w:b/>
        </w:rPr>
        <w:t xml:space="preserve">42 days. </w:t>
      </w:r>
    </w:p>
    <w:p w14:paraId="6CA428EA" w14:textId="77777777" w:rsidR="009A2333" w:rsidRDefault="009A2333" w:rsidP="009A2333"/>
    <w:p w14:paraId="0136B672" w14:textId="2B01D37C" w:rsidR="009A2333" w:rsidRDefault="009A2333" w:rsidP="007D3015"/>
    <w:p w14:paraId="639A7392" w14:textId="77777777" w:rsidR="009A2333" w:rsidRDefault="009A2333" w:rsidP="007D3015">
      <w:pPr>
        <w:sectPr w:rsidR="009A2333" w:rsidSect="009A2333">
          <w:pgSz w:w="16840" w:h="11900" w:orient="landscape"/>
          <w:pgMar w:top="1797" w:right="1440" w:bottom="1797" w:left="1440" w:header="709" w:footer="709" w:gutter="0"/>
          <w:cols w:space="708"/>
          <w:docGrid w:linePitch="360"/>
        </w:sectPr>
      </w:pPr>
    </w:p>
    <w:tbl>
      <w:tblPr>
        <w:tblStyle w:val="ListTable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7"/>
        <w:gridCol w:w="1403"/>
        <w:gridCol w:w="2631"/>
        <w:gridCol w:w="1049"/>
      </w:tblGrid>
      <w:tr w:rsidR="00720AC3" w:rsidRPr="00720AC3" w14:paraId="1DCB63FC" w14:textId="77777777" w:rsidTr="00720AC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97" w:type="dxa"/>
          </w:tcPr>
          <w:p w14:paraId="3A6640F0" w14:textId="77777777" w:rsidR="00720AC3" w:rsidRPr="00720AC3" w:rsidRDefault="00720AC3" w:rsidP="00720AC3">
            <w:pPr>
              <w:spacing w:after="0" w:line="240" w:lineRule="auto"/>
              <w:jc w:val="center"/>
              <w:rPr>
                <w:rFonts w:ascii="Cambria" w:eastAsia="Calibri" w:hAnsi="Cambria" w:cs="Times New Roman"/>
              </w:rPr>
            </w:pPr>
            <w:r w:rsidRPr="00720AC3">
              <w:rPr>
                <w:rFonts w:ascii="Cambria" w:eastAsia="Calibri" w:hAnsi="Cambria" w:cs="Times New Roman"/>
              </w:rPr>
              <w:lastRenderedPageBreak/>
              <w:t>Covariate</w:t>
            </w:r>
          </w:p>
        </w:tc>
        <w:tc>
          <w:tcPr>
            <w:tcW w:w="1560" w:type="dxa"/>
          </w:tcPr>
          <w:p w14:paraId="7FD60389" w14:textId="77777777" w:rsidR="00720AC3" w:rsidRPr="00720AC3" w:rsidRDefault="00720AC3" w:rsidP="00720AC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N</w:t>
            </w:r>
          </w:p>
        </w:tc>
        <w:tc>
          <w:tcPr>
            <w:tcW w:w="2976" w:type="dxa"/>
          </w:tcPr>
          <w:p w14:paraId="5052A27E" w14:textId="77777777" w:rsidR="00720AC3" w:rsidRPr="00720AC3" w:rsidRDefault="00720AC3" w:rsidP="00720AC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Odds Ratio (95% CI)</w:t>
            </w:r>
          </w:p>
        </w:tc>
        <w:tc>
          <w:tcPr>
            <w:tcW w:w="1083" w:type="dxa"/>
          </w:tcPr>
          <w:p w14:paraId="0D30A234" w14:textId="77777777" w:rsidR="00720AC3" w:rsidRPr="00720AC3" w:rsidRDefault="00720AC3" w:rsidP="00720AC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p</w:t>
            </w:r>
          </w:p>
        </w:tc>
      </w:tr>
      <w:tr w:rsidR="00720AC3" w:rsidRPr="00720AC3" w14:paraId="2CA5C695" w14:textId="77777777" w:rsidTr="00720A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none" w:sz="0" w:space="0" w:color="auto"/>
            </w:tcBorders>
          </w:tcPr>
          <w:p w14:paraId="1EC76BC7"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Test due to imminent treatment</w:t>
            </w:r>
          </w:p>
          <w:p w14:paraId="637E71BB"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No*</w:t>
            </w:r>
          </w:p>
          <w:p w14:paraId="04DDF4DE"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Yes</w:t>
            </w:r>
          </w:p>
        </w:tc>
        <w:tc>
          <w:tcPr>
            <w:tcW w:w="1560" w:type="dxa"/>
            <w:tcBorders>
              <w:top w:val="none" w:sz="0" w:space="0" w:color="auto"/>
              <w:bottom w:val="none" w:sz="0" w:space="0" w:color="auto"/>
            </w:tcBorders>
          </w:tcPr>
          <w:p w14:paraId="5207ABA2"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0B504E88"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477</w:t>
            </w:r>
          </w:p>
          <w:p w14:paraId="22E1615E"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51</w:t>
            </w:r>
          </w:p>
        </w:tc>
        <w:tc>
          <w:tcPr>
            <w:tcW w:w="2976" w:type="dxa"/>
            <w:tcBorders>
              <w:top w:val="none" w:sz="0" w:space="0" w:color="auto"/>
              <w:bottom w:val="none" w:sz="0" w:space="0" w:color="auto"/>
            </w:tcBorders>
          </w:tcPr>
          <w:p w14:paraId="3B612233"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1869CA35"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1</w:t>
            </w:r>
          </w:p>
          <w:p w14:paraId="2D7F1844"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12.13 (5.13-28.67)</w:t>
            </w:r>
          </w:p>
        </w:tc>
        <w:tc>
          <w:tcPr>
            <w:tcW w:w="1083" w:type="dxa"/>
            <w:tcBorders>
              <w:top w:val="none" w:sz="0" w:space="0" w:color="auto"/>
              <w:bottom w:val="none" w:sz="0" w:space="0" w:color="auto"/>
            </w:tcBorders>
          </w:tcPr>
          <w:p w14:paraId="7FD2A757"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4F6AAF1D"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4ACCC4C6"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lt;0.001</w:t>
            </w:r>
          </w:p>
        </w:tc>
      </w:tr>
      <w:tr w:rsidR="00720AC3" w:rsidRPr="00720AC3" w14:paraId="015F972B" w14:textId="77777777" w:rsidTr="00720AC3">
        <w:tc>
          <w:tcPr>
            <w:cnfStyle w:val="001000000000" w:firstRow="0" w:lastRow="0" w:firstColumn="1" w:lastColumn="0" w:oddVBand="0" w:evenVBand="0" w:oddHBand="0" w:evenHBand="0" w:firstRowFirstColumn="0" w:firstRowLastColumn="0" w:lastRowFirstColumn="0" w:lastRowLastColumn="0"/>
            <w:tcW w:w="3397" w:type="dxa"/>
            <w:tcBorders>
              <w:right w:val="none" w:sz="0" w:space="0" w:color="auto"/>
            </w:tcBorders>
          </w:tcPr>
          <w:p w14:paraId="6EC0161F"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 xml:space="preserve">Baseline FVIII:C </w:t>
            </w:r>
          </w:p>
          <w:p w14:paraId="5A1D94DA"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Per IU/dL</w:t>
            </w:r>
          </w:p>
        </w:tc>
        <w:tc>
          <w:tcPr>
            <w:tcW w:w="1560" w:type="dxa"/>
          </w:tcPr>
          <w:p w14:paraId="3BE4571F"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p>
          <w:p w14:paraId="41EF17A1"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528</w:t>
            </w:r>
          </w:p>
        </w:tc>
        <w:tc>
          <w:tcPr>
            <w:tcW w:w="2976" w:type="dxa"/>
          </w:tcPr>
          <w:p w14:paraId="0C6A4D63"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p>
          <w:p w14:paraId="652796E5"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0.96 (0.91-1.01)</w:t>
            </w:r>
          </w:p>
        </w:tc>
        <w:tc>
          <w:tcPr>
            <w:tcW w:w="1083" w:type="dxa"/>
          </w:tcPr>
          <w:p w14:paraId="3AD4B76B"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p>
          <w:p w14:paraId="0D8D50C0"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0.156</w:t>
            </w:r>
          </w:p>
        </w:tc>
      </w:tr>
      <w:tr w:rsidR="00720AC3" w:rsidRPr="00720AC3" w14:paraId="6B562E0D" w14:textId="77777777" w:rsidTr="00720A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none" w:sz="0" w:space="0" w:color="auto"/>
            </w:tcBorders>
          </w:tcPr>
          <w:p w14:paraId="4B36EFB0"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ED within treatment episode</w:t>
            </w:r>
          </w:p>
          <w:p w14:paraId="15960D15"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Per Day</w:t>
            </w:r>
          </w:p>
        </w:tc>
        <w:tc>
          <w:tcPr>
            <w:tcW w:w="1560" w:type="dxa"/>
            <w:tcBorders>
              <w:top w:val="none" w:sz="0" w:space="0" w:color="auto"/>
              <w:bottom w:val="none" w:sz="0" w:space="0" w:color="auto"/>
            </w:tcBorders>
          </w:tcPr>
          <w:p w14:paraId="38808AEA"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365DF3E6"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528</w:t>
            </w:r>
          </w:p>
        </w:tc>
        <w:tc>
          <w:tcPr>
            <w:tcW w:w="2976" w:type="dxa"/>
            <w:tcBorders>
              <w:top w:val="none" w:sz="0" w:space="0" w:color="auto"/>
              <w:bottom w:val="none" w:sz="0" w:space="0" w:color="auto"/>
            </w:tcBorders>
          </w:tcPr>
          <w:p w14:paraId="4D627D92"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56781AA9"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1.12 (1.06-1.19)</w:t>
            </w:r>
          </w:p>
        </w:tc>
        <w:tc>
          <w:tcPr>
            <w:tcW w:w="1083" w:type="dxa"/>
            <w:tcBorders>
              <w:top w:val="none" w:sz="0" w:space="0" w:color="auto"/>
              <w:bottom w:val="none" w:sz="0" w:space="0" w:color="auto"/>
            </w:tcBorders>
          </w:tcPr>
          <w:p w14:paraId="58A3B051"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1AAFF4FC"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lt;0.001</w:t>
            </w:r>
          </w:p>
        </w:tc>
      </w:tr>
      <w:tr w:rsidR="00720AC3" w:rsidRPr="00720AC3" w14:paraId="78EC74A3" w14:textId="77777777" w:rsidTr="00720AC3">
        <w:tc>
          <w:tcPr>
            <w:cnfStyle w:val="001000000000" w:firstRow="0" w:lastRow="0" w:firstColumn="1" w:lastColumn="0" w:oddVBand="0" w:evenVBand="0" w:oddHBand="0" w:evenHBand="0" w:firstRowFirstColumn="0" w:firstRowLastColumn="0" w:lastRowFirstColumn="0" w:lastRowLastColumn="0"/>
            <w:tcW w:w="3397" w:type="dxa"/>
            <w:tcBorders>
              <w:right w:val="none" w:sz="0" w:space="0" w:color="auto"/>
            </w:tcBorders>
          </w:tcPr>
          <w:p w14:paraId="6431A600"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Treatment indication</w:t>
            </w:r>
          </w:p>
          <w:p w14:paraId="5FBA42D0"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Bleed/trauma*</w:t>
            </w:r>
          </w:p>
          <w:p w14:paraId="07A20639"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Surgery</w:t>
            </w:r>
          </w:p>
        </w:tc>
        <w:tc>
          <w:tcPr>
            <w:tcW w:w="1560" w:type="dxa"/>
          </w:tcPr>
          <w:p w14:paraId="6DD57852"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p>
          <w:p w14:paraId="3175C3CC"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325</w:t>
            </w:r>
          </w:p>
          <w:p w14:paraId="0DE53311"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203</w:t>
            </w:r>
          </w:p>
        </w:tc>
        <w:tc>
          <w:tcPr>
            <w:tcW w:w="2976" w:type="dxa"/>
          </w:tcPr>
          <w:p w14:paraId="2CE4D15E"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p>
          <w:p w14:paraId="6140D3D8"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1</w:t>
            </w:r>
          </w:p>
          <w:p w14:paraId="0F0BF75D"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0.67 (0.32-1.40)</w:t>
            </w:r>
          </w:p>
        </w:tc>
        <w:tc>
          <w:tcPr>
            <w:tcW w:w="1083" w:type="dxa"/>
          </w:tcPr>
          <w:p w14:paraId="591D61DB"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p>
          <w:p w14:paraId="573FFBCE"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p>
          <w:p w14:paraId="4CABE13B"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0.282</w:t>
            </w:r>
          </w:p>
        </w:tc>
      </w:tr>
      <w:tr w:rsidR="00720AC3" w:rsidRPr="00720AC3" w14:paraId="6525CAF1" w14:textId="77777777" w:rsidTr="00720A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none" w:sz="0" w:space="0" w:color="auto"/>
            </w:tcBorders>
          </w:tcPr>
          <w:p w14:paraId="22439A1C"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F8 mutation</w:t>
            </w:r>
          </w:p>
          <w:p w14:paraId="167BF89E"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Standard/unknown risk*</w:t>
            </w:r>
          </w:p>
          <w:p w14:paraId="2CFD9413"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High risk</w:t>
            </w:r>
          </w:p>
        </w:tc>
        <w:tc>
          <w:tcPr>
            <w:tcW w:w="1560" w:type="dxa"/>
            <w:tcBorders>
              <w:top w:val="none" w:sz="0" w:space="0" w:color="auto"/>
              <w:bottom w:val="none" w:sz="0" w:space="0" w:color="auto"/>
            </w:tcBorders>
          </w:tcPr>
          <w:p w14:paraId="17266C1B"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380DFB0F"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445</w:t>
            </w:r>
          </w:p>
          <w:p w14:paraId="0B655195"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83</w:t>
            </w:r>
          </w:p>
        </w:tc>
        <w:tc>
          <w:tcPr>
            <w:tcW w:w="2976" w:type="dxa"/>
            <w:tcBorders>
              <w:top w:val="none" w:sz="0" w:space="0" w:color="auto"/>
              <w:bottom w:val="none" w:sz="0" w:space="0" w:color="auto"/>
            </w:tcBorders>
          </w:tcPr>
          <w:p w14:paraId="48F78085"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5A0A3B6B"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1</w:t>
            </w:r>
          </w:p>
          <w:p w14:paraId="55964E30"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1.16 (0.46-2.95)</w:t>
            </w:r>
          </w:p>
        </w:tc>
        <w:tc>
          <w:tcPr>
            <w:tcW w:w="1083" w:type="dxa"/>
            <w:tcBorders>
              <w:top w:val="none" w:sz="0" w:space="0" w:color="auto"/>
              <w:bottom w:val="none" w:sz="0" w:space="0" w:color="auto"/>
            </w:tcBorders>
          </w:tcPr>
          <w:p w14:paraId="02426ADF"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490AA1E9"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p>
          <w:p w14:paraId="37F24AA1" w14:textId="77777777" w:rsidR="00720AC3" w:rsidRPr="00720AC3" w:rsidRDefault="00720AC3" w:rsidP="00720A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0.752</w:t>
            </w:r>
          </w:p>
        </w:tc>
      </w:tr>
      <w:tr w:rsidR="00720AC3" w:rsidRPr="00720AC3" w14:paraId="315D380F" w14:textId="77777777" w:rsidTr="00720AC3">
        <w:tc>
          <w:tcPr>
            <w:cnfStyle w:val="001000000000" w:firstRow="0" w:lastRow="0" w:firstColumn="1" w:lastColumn="0" w:oddVBand="0" w:evenVBand="0" w:oddHBand="0" w:evenHBand="0" w:firstRowFirstColumn="0" w:firstRowLastColumn="0" w:lastRowFirstColumn="0" w:lastRowLastColumn="0"/>
            <w:tcW w:w="3397" w:type="dxa"/>
            <w:tcBorders>
              <w:right w:val="none" w:sz="0" w:space="0" w:color="auto"/>
            </w:tcBorders>
          </w:tcPr>
          <w:p w14:paraId="75E77230"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Age at treatment</w:t>
            </w:r>
          </w:p>
          <w:p w14:paraId="4B149831" w14:textId="77777777" w:rsidR="00720AC3" w:rsidRPr="00720AC3" w:rsidRDefault="00720AC3" w:rsidP="00720AC3">
            <w:pPr>
              <w:spacing w:after="0" w:line="240" w:lineRule="auto"/>
              <w:rPr>
                <w:rFonts w:ascii="Cambria" w:eastAsia="Calibri" w:hAnsi="Cambria" w:cs="Times New Roman"/>
              </w:rPr>
            </w:pPr>
            <w:r w:rsidRPr="00720AC3">
              <w:rPr>
                <w:rFonts w:ascii="Cambria" w:eastAsia="Calibri" w:hAnsi="Cambria" w:cs="Times New Roman"/>
              </w:rPr>
              <w:t>Per Year</w:t>
            </w:r>
          </w:p>
        </w:tc>
        <w:tc>
          <w:tcPr>
            <w:tcW w:w="1560" w:type="dxa"/>
          </w:tcPr>
          <w:p w14:paraId="701F7A45"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p>
          <w:p w14:paraId="02A2AD8B"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528</w:t>
            </w:r>
          </w:p>
        </w:tc>
        <w:tc>
          <w:tcPr>
            <w:tcW w:w="2976" w:type="dxa"/>
          </w:tcPr>
          <w:p w14:paraId="35E8665E"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p>
          <w:p w14:paraId="2FABF8D2"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1.01 (0.99-1.02)</w:t>
            </w:r>
          </w:p>
        </w:tc>
        <w:tc>
          <w:tcPr>
            <w:tcW w:w="1083" w:type="dxa"/>
          </w:tcPr>
          <w:p w14:paraId="73756481"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p>
          <w:p w14:paraId="799DAF5B" w14:textId="77777777" w:rsidR="00720AC3" w:rsidRPr="00720AC3" w:rsidRDefault="00720AC3" w:rsidP="00720A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mbria" w:eastAsia="Calibri" w:hAnsi="Cambria" w:cs="Times New Roman"/>
              </w:rPr>
            </w:pPr>
            <w:r w:rsidRPr="00720AC3">
              <w:rPr>
                <w:rFonts w:ascii="Cambria" w:eastAsia="Calibri" w:hAnsi="Cambria" w:cs="Times New Roman"/>
              </w:rPr>
              <w:t>0.432</w:t>
            </w:r>
          </w:p>
        </w:tc>
      </w:tr>
    </w:tbl>
    <w:p w14:paraId="603C76FB" w14:textId="77777777" w:rsidR="00720AC3" w:rsidRPr="00720AC3" w:rsidRDefault="00720AC3" w:rsidP="00720AC3">
      <w:pPr>
        <w:spacing w:after="160" w:line="259" w:lineRule="auto"/>
        <w:rPr>
          <w:rFonts w:ascii="Calibri" w:eastAsia="Calibri" w:hAnsi="Calibri" w:cs="Times New Roman"/>
        </w:rPr>
      </w:pPr>
      <w:r w:rsidRPr="00720AC3">
        <w:rPr>
          <w:rFonts w:ascii="Calibri" w:eastAsia="Calibri" w:hAnsi="Calibri" w:cs="Times New Roman"/>
        </w:rPr>
        <w:t>Supplementary Table 2: Multivariate analysis of factors influencing convalescent (≤42 days) inhibitor screening. Analysis performed on 528 episodes in 224 patients at the 7 centres. *corresponds to baseline category. ED=exposure day</w:t>
      </w:r>
    </w:p>
    <w:p w14:paraId="134B4E4A" w14:textId="77777777" w:rsidR="009A2333" w:rsidRDefault="009A2333" w:rsidP="007D3015">
      <w:bookmarkStart w:id="0" w:name="_GoBack"/>
      <w:bookmarkEnd w:id="0"/>
    </w:p>
    <w:p w14:paraId="4B073B55" w14:textId="77777777" w:rsidR="009A2333" w:rsidRDefault="009A2333" w:rsidP="007D3015"/>
    <w:p w14:paraId="6F7C0C89" w14:textId="77777777" w:rsidR="009A2333" w:rsidRDefault="009A2333" w:rsidP="007D3015"/>
    <w:p w14:paraId="04F9C9C0" w14:textId="77777777" w:rsidR="009A2333" w:rsidRDefault="009A2333" w:rsidP="007D3015"/>
    <w:p w14:paraId="7DBD8677" w14:textId="77777777" w:rsidR="009A2333" w:rsidRDefault="009A2333" w:rsidP="007D3015"/>
    <w:p w14:paraId="6ADC7A84" w14:textId="77777777" w:rsidR="009A2333" w:rsidRDefault="009A2333" w:rsidP="007D3015"/>
    <w:p w14:paraId="2754FA63" w14:textId="77777777" w:rsidR="009A2333" w:rsidRDefault="009A2333" w:rsidP="007D3015"/>
    <w:p w14:paraId="1C3C741C" w14:textId="77777777" w:rsidR="009A2333" w:rsidRDefault="009A2333" w:rsidP="007D3015"/>
    <w:p w14:paraId="563F0B72" w14:textId="77777777" w:rsidR="009A2333" w:rsidRDefault="009A2333" w:rsidP="007D3015"/>
    <w:sectPr w:rsidR="009A2333" w:rsidSect="006931DF">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63798C"/>
    <w:multiLevelType w:val="multilevel"/>
    <w:tmpl w:val="7CE865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4D0C27"/>
    <w:multiLevelType w:val="hybridMultilevel"/>
    <w:tmpl w:val="C73A7F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A205EB"/>
    <w:multiLevelType w:val="hybridMultilevel"/>
    <w:tmpl w:val="94BA11D4"/>
    <w:lvl w:ilvl="0" w:tplc="50902706">
      <w:start w:val="1"/>
      <w:numFmt w:val="bullet"/>
      <w:lvlText w:val="–"/>
      <w:lvlJc w:val="left"/>
      <w:pPr>
        <w:tabs>
          <w:tab w:val="num" w:pos="720"/>
        </w:tabs>
        <w:ind w:left="720" w:hanging="360"/>
      </w:pPr>
      <w:rPr>
        <w:rFonts w:ascii="Arial" w:hAnsi="Arial" w:hint="default"/>
      </w:rPr>
    </w:lvl>
    <w:lvl w:ilvl="1" w:tplc="83A24572">
      <w:start w:val="1"/>
      <w:numFmt w:val="bullet"/>
      <w:lvlText w:val="–"/>
      <w:lvlJc w:val="left"/>
      <w:pPr>
        <w:tabs>
          <w:tab w:val="num" w:pos="1440"/>
        </w:tabs>
        <w:ind w:left="1440" w:hanging="360"/>
      </w:pPr>
      <w:rPr>
        <w:rFonts w:ascii="Arial" w:hAnsi="Arial" w:hint="default"/>
      </w:rPr>
    </w:lvl>
    <w:lvl w:ilvl="2" w:tplc="7458E204" w:tentative="1">
      <w:start w:val="1"/>
      <w:numFmt w:val="bullet"/>
      <w:lvlText w:val="–"/>
      <w:lvlJc w:val="left"/>
      <w:pPr>
        <w:tabs>
          <w:tab w:val="num" w:pos="2160"/>
        </w:tabs>
        <w:ind w:left="2160" w:hanging="360"/>
      </w:pPr>
      <w:rPr>
        <w:rFonts w:ascii="Arial" w:hAnsi="Arial" w:hint="default"/>
      </w:rPr>
    </w:lvl>
    <w:lvl w:ilvl="3" w:tplc="476EC79C" w:tentative="1">
      <w:start w:val="1"/>
      <w:numFmt w:val="bullet"/>
      <w:lvlText w:val="–"/>
      <w:lvlJc w:val="left"/>
      <w:pPr>
        <w:tabs>
          <w:tab w:val="num" w:pos="2880"/>
        </w:tabs>
        <w:ind w:left="2880" w:hanging="360"/>
      </w:pPr>
      <w:rPr>
        <w:rFonts w:ascii="Arial" w:hAnsi="Arial" w:hint="default"/>
      </w:rPr>
    </w:lvl>
    <w:lvl w:ilvl="4" w:tplc="2E9EE15E" w:tentative="1">
      <w:start w:val="1"/>
      <w:numFmt w:val="bullet"/>
      <w:lvlText w:val="–"/>
      <w:lvlJc w:val="left"/>
      <w:pPr>
        <w:tabs>
          <w:tab w:val="num" w:pos="3600"/>
        </w:tabs>
        <w:ind w:left="3600" w:hanging="360"/>
      </w:pPr>
      <w:rPr>
        <w:rFonts w:ascii="Arial" w:hAnsi="Arial" w:hint="default"/>
      </w:rPr>
    </w:lvl>
    <w:lvl w:ilvl="5" w:tplc="67B2B20C" w:tentative="1">
      <w:start w:val="1"/>
      <w:numFmt w:val="bullet"/>
      <w:lvlText w:val="–"/>
      <w:lvlJc w:val="left"/>
      <w:pPr>
        <w:tabs>
          <w:tab w:val="num" w:pos="4320"/>
        </w:tabs>
        <w:ind w:left="4320" w:hanging="360"/>
      </w:pPr>
      <w:rPr>
        <w:rFonts w:ascii="Arial" w:hAnsi="Arial" w:hint="default"/>
      </w:rPr>
    </w:lvl>
    <w:lvl w:ilvl="6" w:tplc="2CECD0D2" w:tentative="1">
      <w:start w:val="1"/>
      <w:numFmt w:val="bullet"/>
      <w:lvlText w:val="–"/>
      <w:lvlJc w:val="left"/>
      <w:pPr>
        <w:tabs>
          <w:tab w:val="num" w:pos="5040"/>
        </w:tabs>
        <w:ind w:left="5040" w:hanging="360"/>
      </w:pPr>
      <w:rPr>
        <w:rFonts w:ascii="Arial" w:hAnsi="Arial" w:hint="default"/>
      </w:rPr>
    </w:lvl>
    <w:lvl w:ilvl="7" w:tplc="9D207654" w:tentative="1">
      <w:start w:val="1"/>
      <w:numFmt w:val="bullet"/>
      <w:lvlText w:val="–"/>
      <w:lvlJc w:val="left"/>
      <w:pPr>
        <w:tabs>
          <w:tab w:val="num" w:pos="5760"/>
        </w:tabs>
        <w:ind w:left="5760" w:hanging="360"/>
      </w:pPr>
      <w:rPr>
        <w:rFonts w:ascii="Arial" w:hAnsi="Arial" w:hint="default"/>
      </w:rPr>
    </w:lvl>
    <w:lvl w:ilvl="8" w:tplc="02B09C9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A70ECD"/>
    <w:multiLevelType w:val="hybridMultilevel"/>
    <w:tmpl w:val="54EA0D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8A2E54"/>
    <w:multiLevelType w:val="hybridMultilevel"/>
    <w:tmpl w:val="8D382B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AE7107"/>
    <w:multiLevelType w:val="hybridMultilevel"/>
    <w:tmpl w:val="C0004BC4"/>
    <w:lvl w:ilvl="0" w:tplc="090C81F8">
      <w:start w:val="1"/>
      <w:numFmt w:val="decimal"/>
      <w:lvlText w:val="%1)"/>
      <w:lvlJc w:val="left"/>
      <w:pPr>
        <w:ind w:left="900" w:hanging="360"/>
      </w:pPr>
      <w:rPr>
        <w:rFonts w:asciiTheme="minorHAnsi" w:eastAsiaTheme="minorHAnsi" w:hAnsiTheme="minorHAnsi" w:cstheme="minorBidi"/>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6" w15:restartNumberingAfterBreak="0">
    <w:nsid w:val="23BE61B3"/>
    <w:multiLevelType w:val="hybridMultilevel"/>
    <w:tmpl w:val="C8D4EE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4B0F22"/>
    <w:multiLevelType w:val="multilevel"/>
    <w:tmpl w:val="7C72A37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5FF51BB"/>
    <w:multiLevelType w:val="multilevel"/>
    <w:tmpl w:val="74E86F4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7151973"/>
    <w:multiLevelType w:val="hybridMultilevel"/>
    <w:tmpl w:val="06928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8B5082"/>
    <w:multiLevelType w:val="hybridMultilevel"/>
    <w:tmpl w:val="58A65E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F3162C"/>
    <w:multiLevelType w:val="hybridMultilevel"/>
    <w:tmpl w:val="6B0AD6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EA72F1"/>
    <w:multiLevelType w:val="hybridMultilevel"/>
    <w:tmpl w:val="1D3866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113B75"/>
    <w:multiLevelType w:val="hybridMultilevel"/>
    <w:tmpl w:val="447C95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E32711"/>
    <w:multiLevelType w:val="hybridMultilevel"/>
    <w:tmpl w:val="FAB4672E"/>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15:restartNumberingAfterBreak="0">
    <w:nsid w:val="5B355BD1"/>
    <w:multiLevelType w:val="hybridMultilevel"/>
    <w:tmpl w:val="D592C2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B440446"/>
    <w:multiLevelType w:val="multilevel"/>
    <w:tmpl w:val="1C4011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64DB7CA8"/>
    <w:multiLevelType w:val="hybridMultilevel"/>
    <w:tmpl w:val="C988072A"/>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15:restartNumberingAfterBreak="0">
    <w:nsid w:val="66545FAE"/>
    <w:multiLevelType w:val="hybridMultilevel"/>
    <w:tmpl w:val="184C958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74CD1E2D"/>
    <w:multiLevelType w:val="hybridMultilevel"/>
    <w:tmpl w:val="2DD6E1BA"/>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2"/>
  </w:num>
  <w:num w:numId="2">
    <w:abstractNumId w:val="13"/>
  </w:num>
  <w:num w:numId="3">
    <w:abstractNumId w:val="11"/>
  </w:num>
  <w:num w:numId="4">
    <w:abstractNumId w:val="7"/>
    <w:lvlOverride w:ilvl="0">
      <w:lvl w:ilvl="0">
        <w:start w:val="4"/>
        <w:numFmt w:val="decimal"/>
        <w:lvlText w:val="%1"/>
        <w:lvlJc w:val="left"/>
        <w:pPr>
          <w:ind w:left="360" w:hanging="360"/>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440" w:hanging="1440"/>
        </w:pPr>
        <w:rPr>
          <w:rFonts w:hint="default"/>
        </w:rPr>
      </w:lvl>
    </w:lvlOverride>
  </w:num>
  <w:num w:numId="5">
    <w:abstractNumId w:val="9"/>
  </w:num>
  <w:num w:numId="6">
    <w:abstractNumId w:val="4"/>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7"/>
  </w:num>
  <w:num w:numId="10">
    <w:abstractNumId w:val="16"/>
  </w:num>
  <w:num w:numId="11">
    <w:abstractNumId w:val="8"/>
  </w:num>
  <w:num w:numId="12">
    <w:abstractNumId w:val="3"/>
  </w:num>
  <w:num w:numId="13">
    <w:abstractNumId w:val="1"/>
  </w:num>
  <w:num w:numId="14">
    <w:abstractNumId w:val="5"/>
  </w:num>
  <w:num w:numId="15">
    <w:abstractNumId w:val="10"/>
  </w:num>
  <w:num w:numId="16">
    <w:abstractNumId w:val="6"/>
  </w:num>
  <w:num w:numId="17">
    <w:abstractNumId w:val="14"/>
  </w:num>
  <w:num w:numId="18">
    <w:abstractNumId w:val="17"/>
  </w:num>
  <w:num w:numId="19">
    <w:abstractNumId w:val="19"/>
  </w:num>
  <w:num w:numId="20">
    <w:abstractNumId w:val="15"/>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ritish Journal of Haematology&lt;/Style&gt;&lt;LeftDelim&gt;{&lt;/LeftDelim&gt;&lt;RightDelim&gt;}&lt;/RightDelim&gt;&lt;FontName&gt;Cambria&lt;/FontName&gt;&lt;FontSize&gt;11&lt;/FontSize&gt;&lt;ReflistTitle&gt;References&lt;/ReflistTitle&gt;&lt;StartingRefnum&gt;1&lt;/StartingRefnum&gt;&lt;FirstLineIndent&gt;0&lt;/FirstLineIndent&gt;&lt;HangingIndent&gt;72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18 Month Report&lt;/item&gt;&lt;/Libraries&gt;&lt;/ENLibraries&gt;"/>
  </w:docVars>
  <w:rsids>
    <w:rsidRoot w:val="007D3015"/>
    <w:rsid w:val="0000540B"/>
    <w:rsid w:val="000A41D8"/>
    <w:rsid w:val="000D4D15"/>
    <w:rsid w:val="00117C12"/>
    <w:rsid w:val="001321C0"/>
    <w:rsid w:val="00136AB5"/>
    <w:rsid w:val="00167A90"/>
    <w:rsid w:val="0017654D"/>
    <w:rsid w:val="001804A6"/>
    <w:rsid w:val="00190AFC"/>
    <w:rsid w:val="001A1CFF"/>
    <w:rsid w:val="001E5595"/>
    <w:rsid w:val="001F7D15"/>
    <w:rsid w:val="00231BF3"/>
    <w:rsid w:val="002453D0"/>
    <w:rsid w:val="002C2B3B"/>
    <w:rsid w:val="002F5055"/>
    <w:rsid w:val="003169A9"/>
    <w:rsid w:val="00347EAD"/>
    <w:rsid w:val="003C7304"/>
    <w:rsid w:val="003D136E"/>
    <w:rsid w:val="004306B9"/>
    <w:rsid w:val="0046280A"/>
    <w:rsid w:val="0048602C"/>
    <w:rsid w:val="004D4820"/>
    <w:rsid w:val="004E3F7C"/>
    <w:rsid w:val="00514889"/>
    <w:rsid w:val="005B491B"/>
    <w:rsid w:val="005F3D7D"/>
    <w:rsid w:val="005F7D5E"/>
    <w:rsid w:val="00606A9D"/>
    <w:rsid w:val="00613456"/>
    <w:rsid w:val="006164BD"/>
    <w:rsid w:val="00660881"/>
    <w:rsid w:val="0066651F"/>
    <w:rsid w:val="006931DF"/>
    <w:rsid w:val="00693C1F"/>
    <w:rsid w:val="006B00AB"/>
    <w:rsid w:val="006E19E9"/>
    <w:rsid w:val="0070443C"/>
    <w:rsid w:val="00720AC3"/>
    <w:rsid w:val="007D3015"/>
    <w:rsid w:val="00815ECB"/>
    <w:rsid w:val="00856958"/>
    <w:rsid w:val="008E50FB"/>
    <w:rsid w:val="00937F8C"/>
    <w:rsid w:val="009529D6"/>
    <w:rsid w:val="00970AEB"/>
    <w:rsid w:val="009A2333"/>
    <w:rsid w:val="00A0310A"/>
    <w:rsid w:val="00A70536"/>
    <w:rsid w:val="00B2157C"/>
    <w:rsid w:val="00B3416C"/>
    <w:rsid w:val="00B752AB"/>
    <w:rsid w:val="00BC3F35"/>
    <w:rsid w:val="00C172AA"/>
    <w:rsid w:val="00C4747A"/>
    <w:rsid w:val="00CC05FC"/>
    <w:rsid w:val="00CD426C"/>
    <w:rsid w:val="00CE7DBD"/>
    <w:rsid w:val="00CF544E"/>
    <w:rsid w:val="00D33562"/>
    <w:rsid w:val="00D4728A"/>
    <w:rsid w:val="00DB442C"/>
    <w:rsid w:val="00DE7663"/>
    <w:rsid w:val="00E06FAD"/>
    <w:rsid w:val="00E16842"/>
    <w:rsid w:val="00E3660F"/>
    <w:rsid w:val="00E415E8"/>
    <w:rsid w:val="00E76850"/>
    <w:rsid w:val="00E92ECF"/>
    <w:rsid w:val="00F05519"/>
    <w:rsid w:val="00F3305B"/>
    <w:rsid w:val="00FA6727"/>
    <w:rsid w:val="00FD0D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B7729E"/>
  <w14:defaultImageDpi w14:val="300"/>
  <w15:docId w15:val="{EE6A1B09-9779-4E96-B577-0AEFD6324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3015"/>
    <w:pPr>
      <w:spacing w:after="200" w:line="276" w:lineRule="auto"/>
    </w:pPr>
    <w:rPr>
      <w:rFonts w:eastAsiaTheme="minorHAnsi"/>
      <w:sz w:val="22"/>
      <w:szCs w:val="22"/>
      <w:lang w:val="en-GB"/>
    </w:rPr>
  </w:style>
  <w:style w:type="paragraph" w:styleId="Heading1">
    <w:name w:val="heading 1"/>
    <w:basedOn w:val="Normal"/>
    <w:next w:val="Normal"/>
    <w:link w:val="Heading1Char"/>
    <w:uiPriority w:val="9"/>
    <w:qFormat/>
    <w:rsid w:val="007D301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301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015"/>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7D3015"/>
    <w:rPr>
      <w:rFonts w:asciiTheme="majorHAnsi" w:eastAsiaTheme="majorEastAsia" w:hAnsiTheme="majorHAnsi" w:cstheme="majorBidi"/>
      <w:b/>
      <w:bCs/>
      <w:color w:val="4F81BD" w:themeColor="accent1"/>
      <w:sz w:val="26"/>
      <w:szCs w:val="26"/>
      <w:lang w:val="en-GB"/>
    </w:rPr>
  </w:style>
  <w:style w:type="table" w:styleId="TableGrid">
    <w:name w:val="Table Grid"/>
    <w:basedOn w:val="TableNormal"/>
    <w:uiPriority w:val="39"/>
    <w:rsid w:val="007D3015"/>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D30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015"/>
    <w:rPr>
      <w:rFonts w:ascii="Tahoma" w:eastAsiaTheme="minorHAnsi" w:hAnsi="Tahoma" w:cs="Tahoma"/>
      <w:sz w:val="16"/>
      <w:szCs w:val="16"/>
      <w:lang w:val="en-GB"/>
    </w:rPr>
  </w:style>
  <w:style w:type="character" w:styleId="CommentReference">
    <w:name w:val="annotation reference"/>
    <w:basedOn w:val="DefaultParagraphFont"/>
    <w:uiPriority w:val="99"/>
    <w:semiHidden/>
    <w:unhideWhenUsed/>
    <w:rsid w:val="007D3015"/>
    <w:rPr>
      <w:sz w:val="16"/>
      <w:szCs w:val="16"/>
    </w:rPr>
  </w:style>
  <w:style w:type="paragraph" w:styleId="CommentText">
    <w:name w:val="annotation text"/>
    <w:basedOn w:val="Normal"/>
    <w:link w:val="CommentTextChar"/>
    <w:uiPriority w:val="99"/>
    <w:unhideWhenUsed/>
    <w:rsid w:val="007D3015"/>
    <w:pPr>
      <w:spacing w:line="240" w:lineRule="auto"/>
    </w:pPr>
    <w:rPr>
      <w:sz w:val="20"/>
      <w:szCs w:val="20"/>
    </w:rPr>
  </w:style>
  <w:style w:type="character" w:customStyle="1" w:styleId="CommentTextChar">
    <w:name w:val="Comment Text Char"/>
    <w:basedOn w:val="DefaultParagraphFont"/>
    <w:link w:val="CommentText"/>
    <w:uiPriority w:val="99"/>
    <w:rsid w:val="007D3015"/>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sid w:val="007D3015"/>
    <w:rPr>
      <w:b/>
      <w:bCs/>
    </w:rPr>
  </w:style>
  <w:style w:type="character" w:customStyle="1" w:styleId="CommentSubjectChar">
    <w:name w:val="Comment Subject Char"/>
    <w:basedOn w:val="CommentTextChar"/>
    <w:link w:val="CommentSubject"/>
    <w:uiPriority w:val="99"/>
    <w:semiHidden/>
    <w:rsid w:val="007D3015"/>
    <w:rPr>
      <w:rFonts w:eastAsiaTheme="minorHAnsi"/>
      <w:b/>
      <w:bCs/>
      <w:sz w:val="20"/>
      <w:szCs w:val="20"/>
      <w:lang w:val="en-GB"/>
    </w:rPr>
  </w:style>
  <w:style w:type="paragraph" w:styleId="ListParagraph">
    <w:name w:val="List Paragraph"/>
    <w:basedOn w:val="Normal"/>
    <w:uiPriority w:val="34"/>
    <w:qFormat/>
    <w:rsid w:val="007D3015"/>
    <w:pPr>
      <w:ind w:left="720"/>
      <w:contextualSpacing/>
    </w:pPr>
  </w:style>
  <w:style w:type="paragraph" w:styleId="Header">
    <w:name w:val="header"/>
    <w:basedOn w:val="Normal"/>
    <w:link w:val="HeaderChar"/>
    <w:uiPriority w:val="99"/>
    <w:unhideWhenUsed/>
    <w:rsid w:val="007D30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015"/>
    <w:rPr>
      <w:rFonts w:eastAsiaTheme="minorHAnsi"/>
      <w:sz w:val="22"/>
      <w:szCs w:val="22"/>
      <w:lang w:val="en-GB"/>
    </w:rPr>
  </w:style>
  <w:style w:type="paragraph" w:styleId="Footer">
    <w:name w:val="footer"/>
    <w:basedOn w:val="Normal"/>
    <w:link w:val="FooterChar"/>
    <w:uiPriority w:val="99"/>
    <w:unhideWhenUsed/>
    <w:rsid w:val="007D30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3015"/>
    <w:rPr>
      <w:rFonts w:eastAsiaTheme="minorHAnsi"/>
      <w:sz w:val="22"/>
      <w:szCs w:val="22"/>
      <w:lang w:val="en-GB"/>
    </w:rPr>
  </w:style>
  <w:style w:type="table" w:customStyle="1" w:styleId="ListTable31">
    <w:name w:val="List Table 31"/>
    <w:basedOn w:val="TableNormal"/>
    <w:uiPriority w:val="48"/>
    <w:rsid w:val="007D3015"/>
    <w:rPr>
      <w:rFonts w:eastAsiaTheme="minorHAnsi"/>
      <w:sz w:val="22"/>
      <w:szCs w:val="22"/>
      <w:lang w:val="en-GB"/>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NoSpacing">
    <w:name w:val="No Spacing"/>
    <w:uiPriority w:val="1"/>
    <w:qFormat/>
    <w:rsid w:val="007D3015"/>
    <w:rPr>
      <w:rFonts w:eastAsiaTheme="minorHAnsi"/>
      <w:sz w:val="22"/>
      <w:szCs w:val="22"/>
      <w:lang w:val="en-GB"/>
    </w:rPr>
  </w:style>
  <w:style w:type="character" w:styleId="Hyperlink">
    <w:name w:val="Hyperlink"/>
    <w:basedOn w:val="DefaultParagraphFont"/>
    <w:uiPriority w:val="99"/>
    <w:unhideWhenUsed/>
    <w:rsid w:val="007D3015"/>
    <w:rPr>
      <w:color w:val="0000FF" w:themeColor="hyperlink"/>
      <w:u w:val="single"/>
    </w:rPr>
  </w:style>
  <w:style w:type="character" w:styleId="Emphasis">
    <w:name w:val="Emphasis"/>
    <w:basedOn w:val="DefaultParagraphFont"/>
    <w:uiPriority w:val="20"/>
    <w:qFormat/>
    <w:rsid w:val="007D3015"/>
    <w:rPr>
      <w:i/>
      <w:iCs/>
    </w:rPr>
  </w:style>
  <w:style w:type="paragraph" w:styleId="TOCHeading">
    <w:name w:val="TOC Heading"/>
    <w:basedOn w:val="Heading1"/>
    <w:next w:val="Normal"/>
    <w:uiPriority w:val="39"/>
    <w:unhideWhenUsed/>
    <w:qFormat/>
    <w:rsid w:val="007D3015"/>
    <w:pPr>
      <w:spacing w:line="259" w:lineRule="auto"/>
      <w:outlineLvl w:val="9"/>
    </w:pPr>
    <w:rPr>
      <w:lang w:val="en-US"/>
    </w:rPr>
  </w:style>
  <w:style w:type="table" w:customStyle="1" w:styleId="ListTable32">
    <w:name w:val="List Table 32"/>
    <w:basedOn w:val="TableNormal"/>
    <w:uiPriority w:val="48"/>
    <w:rsid w:val="007D3015"/>
    <w:rPr>
      <w:rFonts w:eastAsiaTheme="minorHAnsi"/>
      <w:sz w:val="22"/>
      <w:szCs w:val="22"/>
      <w:lang w:val="en-GB"/>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11">
    <w:name w:val="List Table 311"/>
    <w:basedOn w:val="TableNormal"/>
    <w:uiPriority w:val="48"/>
    <w:rsid w:val="007D3015"/>
    <w:rPr>
      <w:rFonts w:eastAsiaTheme="minorHAnsi"/>
      <w:sz w:val="22"/>
      <w:szCs w:val="22"/>
      <w:lang w:val="en-GB"/>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3">
    <w:name w:val="List Table 33"/>
    <w:basedOn w:val="TableNormal"/>
    <w:next w:val="ListTable32"/>
    <w:uiPriority w:val="48"/>
    <w:rsid w:val="007D3015"/>
    <w:rPr>
      <w:rFonts w:eastAsiaTheme="minorHAnsi"/>
      <w:sz w:val="22"/>
      <w:szCs w:val="22"/>
      <w:lang w:val="en-GB"/>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4">
    <w:name w:val="List Table 34"/>
    <w:basedOn w:val="TableNormal"/>
    <w:uiPriority w:val="48"/>
    <w:rsid w:val="007D3015"/>
    <w:rPr>
      <w:rFonts w:eastAsiaTheme="minorHAnsi"/>
      <w:sz w:val="22"/>
      <w:szCs w:val="22"/>
      <w:lang w:val="en-GB"/>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Subtitle">
    <w:name w:val="Subtitle"/>
    <w:basedOn w:val="Normal"/>
    <w:next w:val="Normal"/>
    <w:link w:val="SubtitleChar"/>
    <w:uiPriority w:val="11"/>
    <w:qFormat/>
    <w:rsid w:val="007D301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D3015"/>
    <w:rPr>
      <w:rFonts w:asciiTheme="majorHAnsi" w:eastAsiaTheme="majorEastAsia" w:hAnsiTheme="majorHAnsi" w:cstheme="majorBidi"/>
      <w:i/>
      <w:iCs/>
      <w:color w:val="4F81BD" w:themeColor="accent1"/>
      <w:spacing w:val="15"/>
      <w:lang w:val="en-GB"/>
    </w:rPr>
  </w:style>
  <w:style w:type="paragraph" w:styleId="Title">
    <w:name w:val="Title"/>
    <w:basedOn w:val="Normal"/>
    <w:next w:val="Normal"/>
    <w:link w:val="TitleChar"/>
    <w:uiPriority w:val="10"/>
    <w:qFormat/>
    <w:rsid w:val="007D301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D3015"/>
    <w:rPr>
      <w:rFonts w:asciiTheme="majorHAnsi" w:eastAsiaTheme="majorEastAsia" w:hAnsiTheme="majorHAnsi" w:cstheme="majorBidi"/>
      <w:color w:val="17365D" w:themeColor="text2" w:themeShade="BF"/>
      <w:spacing w:val="5"/>
      <w:kern w:val="28"/>
      <w:sz w:val="52"/>
      <w:szCs w:val="52"/>
      <w:lang w:val="en-GB"/>
    </w:rPr>
  </w:style>
  <w:style w:type="table" w:styleId="LightList">
    <w:name w:val="Light List"/>
    <w:basedOn w:val="TableNormal"/>
    <w:uiPriority w:val="61"/>
    <w:rsid w:val="007D3015"/>
    <w:rPr>
      <w:rFonts w:eastAsiaTheme="minorHAnsi"/>
      <w:sz w:val="22"/>
      <w:szCs w:val="22"/>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ubtleEmphasis">
    <w:name w:val="Subtle Emphasis"/>
    <w:basedOn w:val="DefaultParagraphFont"/>
    <w:uiPriority w:val="19"/>
    <w:qFormat/>
    <w:rsid w:val="007D3015"/>
    <w:rPr>
      <w:i/>
      <w:iCs/>
      <w:color w:val="808080" w:themeColor="text1" w:themeTint="7F"/>
    </w:rPr>
  </w:style>
  <w:style w:type="character" w:customStyle="1" w:styleId="apple-converted-space">
    <w:name w:val="apple-converted-space"/>
    <w:basedOn w:val="DefaultParagraphFont"/>
    <w:rsid w:val="007D3015"/>
  </w:style>
  <w:style w:type="character" w:styleId="Strong">
    <w:name w:val="Strong"/>
    <w:basedOn w:val="DefaultParagraphFont"/>
    <w:uiPriority w:val="22"/>
    <w:qFormat/>
    <w:rsid w:val="007D3015"/>
    <w:rPr>
      <w:b/>
      <w:bCs/>
    </w:rPr>
  </w:style>
  <w:style w:type="paragraph" w:customStyle="1" w:styleId="protocolstep">
    <w:name w:val="protocolstep"/>
    <w:basedOn w:val="Normal"/>
    <w:rsid w:val="007D301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te">
    <w:name w:val="note"/>
    <w:basedOn w:val="Normal"/>
    <w:rsid w:val="007D301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7">
    <w:name w:val="A7"/>
    <w:uiPriority w:val="99"/>
    <w:rsid w:val="007D3015"/>
    <w:rPr>
      <w:color w:val="000000"/>
      <w:sz w:val="20"/>
    </w:rPr>
  </w:style>
  <w:style w:type="paragraph" w:styleId="Revision">
    <w:name w:val="Revision"/>
    <w:hidden/>
    <w:uiPriority w:val="99"/>
    <w:semiHidden/>
    <w:rsid w:val="007D3015"/>
    <w:rPr>
      <w:rFonts w:eastAsiaTheme="minorHAnsi"/>
      <w:sz w:val="22"/>
      <w:szCs w:val="22"/>
      <w:lang w:val="en-GB"/>
    </w:rPr>
  </w:style>
  <w:style w:type="table" w:customStyle="1" w:styleId="ListTable35">
    <w:name w:val="List Table 35"/>
    <w:basedOn w:val="TableNormal"/>
    <w:next w:val="ListTable3"/>
    <w:uiPriority w:val="48"/>
    <w:rsid w:val="009A2333"/>
    <w:rPr>
      <w:rFonts w:eastAsia="Calibri"/>
      <w:sz w:val="22"/>
      <w:szCs w:val="22"/>
      <w:lang w:val="en-GB"/>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styleId="ListTable3">
    <w:name w:val="List Table 3"/>
    <w:basedOn w:val="TableNormal"/>
    <w:uiPriority w:val="48"/>
    <w:rsid w:val="009A233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6">
    <w:name w:val="List Table 36"/>
    <w:basedOn w:val="TableNormal"/>
    <w:next w:val="ListTable3"/>
    <w:uiPriority w:val="48"/>
    <w:rsid w:val="00720AC3"/>
    <w:rPr>
      <w:rFonts w:eastAsia="Calibri"/>
      <w:sz w:val="22"/>
      <w:szCs w:val="22"/>
      <w:lang w:val="en-GB"/>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40051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Relationship Id="rId5"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Sheet1!$B$1</c:f>
              <c:strCache>
                <c:ptCount val="1"/>
                <c:pt idx="0">
                  <c:v>Treatment</c:v>
                </c:pt>
              </c:strCache>
            </c:strRef>
          </c:tx>
          <c:spPr>
            <a:ln>
              <a:solidFill>
                <a:schemeClr val="tx1"/>
              </a:solidFill>
            </a:ln>
          </c:spPr>
          <c:dPt>
            <c:idx val="0"/>
            <c:bubble3D val="0"/>
            <c:spPr>
              <a:solidFill>
                <a:schemeClr val="bg1">
                  <a:lumMod val="75000"/>
                </a:schemeClr>
              </a:solidFill>
              <a:ln>
                <a:solidFill>
                  <a:schemeClr val="tx1"/>
                </a:solidFill>
              </a:ln>
              <a:effectLst/>
            </c:spPr>
          </c:dPt>
          <c:dPt>
            <c:idx val="1"/>
            <c:bubble3D val="0"/>
            <c:spPr>
              <a:solidFill>
                <a:schemeClr val="bg1"/>
              </a:solidFill>
              <a:ln>
                <a:solidFill>
                  <a:schemeClr val="tx1"/>
                </a:solidFill>
              </a:ln>
              <a:effectLst/>
            </c:spPr>
          </c:dPt>
          <c:dPt>
            <c:idx val="2"/>
            <c:bubble3D val="0"/>
            <c:spPr>
              <a:pattFill prst="pct25">
                <a:fgClr>
                  <a:schemeClr val="tx1"/>
                </a:fgClr>
                <a:bgClr>
                  <a:schemeClr val="bg1"/>
                </a:bgClr>
              </a:pattFill>
              <a:ln>
                <a:solidFill>
                  <a:schemeClr val="tx1"/>
                </a:solidFill>
              </a:ln>
              <a:effectLst/>
            </c:spPr>
          </c:dPt>
          <c:dPt>
            <c:idx val="3"/>
            <c:bubble3D val="0"/>
            <c:spPr>
              <a:solidFill>
                <a:schemeClr val="bg1">
                  <a:lumMod val="50000"/>
                </a:schemeClr>
              </a:solidFill>
              <a:ln>
                <a:solidFill>
                  <a:schemeClr val="tx1"/>
                </a:solidFill>
              </a:ln>
              <a:effectLst/>
            </c:spPr>
          </c:dPt>
          <c:dPt>
            <c:idx val="4"/>
            <c:bubble3D val="0"/>
            <c:spPr>
              <a:pattFill prst="ltDnDiag">
                <a:fgClr>
                  <a:sysClr val="windowText" lastClr="000000"/>
                </a:fgClr>
                <a:bgClr>
                  <a:schemeClr val="bg1"/>
                </a:bgClr>
              </a:pattFill>
              <a:ln>
                <a:solidFill>
                  <a:schemeClr val="tx1"/>
                </a:solidFill>
              </a:ln>
              <a:effectLst/>
            </c:spPr>
          </c:dPt>
          <c:dPt>
            <c:idx val="5"/>
            <c:bubble3D val="0"/>
            <c:spPr>
              <a:solidFill>
                <a:schemeClr val="tx1">
                  <a:lumMod val="95000"/>
                  <a:lumOff val="5000"/>
                </a:schemeClr>
              </a:solidFill>
              <a:ln>
                <a:solidFill>
                  <a:schemeClr val="tx1"/>
                </a:solidFill>
              </a:ln>
              <a:effectLst/>
            </c:spPr>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shade val="95000"/>
                      <a:satMod val="105000"/>
                    </a:schemeClr>
                  </a:solidFill>
                  <a:prstDash val="solid"/>
                  <a:round/>
                </a:ln>
                <a:effectLst/>
              </c:spPr>
            </c:leaderLines>
            <c:extLst>
              <c:ext xmlns:c15="http://schemas.microsoft.com/office/drawing/2012/chart" uri="{CE6537A1-D6FC-4f65-9D91-7224C49458BB}"/>
            </c:extLst>
          </c:dLbls>
          <c:cat>
            <c:strRef>
              <c:f>Sheet1!$A$2:$A$7</c:f>
              <c:strCache>
                <c:ptCount val="6"/>
                <c:pt idx="0">
                  <c:v>FVIII Concentrate</c:v>
                </c:pt>
                <c:pt idx="1">
                  <c:v>DDAVP</c:v>
                </c:pt>
                <c:pt idx="2">
                  <c:v>FVIII Concentrate &amp; DDAVP</c:v>
                </c:pt>
                <c:pt idx="3">
                  <c:v>Bypassing agent</c:v>
                </c:pt>
                <c:pt idx="4">
                  <c:v>FVIII Concentrate &amp; Bypassing agent</c:v>
                </c:pt>
                <c:pt idx="5">
                  <c:v>DDAVP &amp; Bypassing agent</c:v>
                </c:pt>
              </c:strCache>
            </c:strRef>
          </c:cat>
          <c:val>
            <c:numRef>
              <c:f>Sheet1!$B$2:$B$7</c:f>
              <c:numCache>
                <c:formatCode>General</c:formatCode>
                <c:ptCount val="6"/>
                <c:pt idx="0">
                  <c:v>259</c:v>
                </c:pt>
                <c:pt idx="1">
                  <c:v>76</c:v>
                </c:pt>
                <c:pt idx="2">
                  <c:v>33</c:v>
                </c:pt>
                <c:pt idx="3">
                  <c:v>4</c:v>
                </c:pt>
                <c:pt idx="4">
                  <c:v>4</c:v>
                </c:pt>
                <c:pt idx="5">
                  <c:v>1</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2421796875578694"/>
          <c:y val="0.10574993649987301"/>
          <c:w val="0.32874534262709199"/>
          <c:h val="0.7885001270002539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1</Pages>
  <Words>10323</Words>
  <Characters>58845</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Hart</dc:creator>
  <cp:keywords/>
  <dc:description/>
  <cp:lastModifiedBy>Paul</cp:lastModifiedBy>
  <cp:revision>4</cp:revision>
  <dcterms:created xsi:type="dcterms:W3CDTF">2017-06-16T10:03:00Z</dcterms:created>
  <dcterms:modified xsi:type="dcterms:W3CDTF">2017-06-16T10:25:00Z</dcterms:modified>
</cp:coreProperties>
</file>